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C62404" w:rsidRDefault="00EA710F" w:rsidP="006403BD">
      <w:pPr>
        <w:rPr>
          <w:rFonts w:ascii="Arial" w:hAnsi="Arial" w:cs="Arial"/>
          <w:lang w:val="en-US"/>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59953FBF">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Pr="00C62404" w:rsidRDefault="00D92F3B" w:rsidP="00D92F3B">
      <w:pPr>
        <w:pStyle w:val="Ttulondices"/>
        <w:rPr>
          <w:rFonts w:ascii="Arial" w:hAnsi="Arial"/>
          <w:lang w:val="en-US"/>
        </w:rPr>
      </w:pPr>
      <w:r w:rsidRPr="00C62404">
        <w:rPr>
          <w:rFonts w:ascii="Arial" w:hAnsi="Arial"/>
          <w:lang w:val="en-US"/>
        </w:rPr>
        <w:t>Abstract</w:t>
      </w:r>
    </w:p>
    <w:p w14:paraId="4E5D0A04" w14:textId="77777777" w:rsidR="00D33196" w:rsidRPr="00C62404" w:rsidRDefault="00D33196" w:rsidP="00D92F3B">
      <w:pPr>
        <w:pStyle w:val="Ttulondices"/>
        <w:rPr>
          <w:rFonts w:ascii="Arial" w:hAnsi="Arial"/>
          <w:lang w:val="en-US"/>
        </w:rPr>
      </w:pPr>
    </w:p>
    <w:p w14:paraId="2EC983CA" w14:textId="0285CD97" w:rsidR="00D92F3B" w:rsidRPr="00C62404" w:rsidRDefault="00D33196" w:rsidP="00194057">
      <w:pPr>
        <w:rPr>
          <w:rFonts w:ascii="Arial" w:hAnsi="Arial" w:cs="Arial"/>
          <w:lang w:val="en-US"/>
        </w:rPr>
      </w:pPr>
      <w:r w:rsidRPr="00C62404">
        <w:rPr>
          <w:rFonts w:ascii="Arial" w:hAnsi="Arial" w:cs="Arial"/>
          <w:lang w:val="en-US"/>
        </w:rPr>
        <w:t xml:space="preserve">This TFM aims to develop a predictive algorithm for lifestyle </w:t>
      </w:r>
      <w:proofErr w:type="spellStart"/>
      <w:r w:rsidRPr="00C62404">
        <w:rPr>
          <w:rFonts w:ascii="Arial" w:hAnsi="Arial" w:cs="Arial"/>
          <w:lang w:val="en-US"/>
        </w:rPr>
        <w:t>personalisation</w:t>
      </w:r>
      <w:proofErr w:type="spellEnd"/>
      <w:r w:rsidRPr="00C62404">
        <w:rPr>
          <w:rFonts w:ascii="Arial" w:hAnsi="Arial" w:cs="Arial"/>
          <w:lang w:val="en-US"/>
        </w:rPr>
        <w:t xml:space="preserve"> based on genomic and biometric data. The algorithm will be designed to generate </w:t>
      </w:r>
      <w:proofErr w:type="spellStart"/>
      <w:r w:rsidRPr="00C62404">
        <w:rPr>
          <w:rFonts w:ascii="Arial" w:hAnsi="Arial" w:cs="Arial"/>
          <w:lang w:val="en-US"/>
        </w:rPr>
        <w:t>personalised</w:t>
      </w:r>
      <w:proofErr w:type="spellEnd"/>
      <w:r w:rsidRPr="00C62404">
        <w:rPr>
          <w:rFonts w:ascii="Arial" w:hAnsi="Arial" w:cs="Arial"/>
          <w:lang w:val="en-US"/>
        </w:rPr>
        <w:t xml:space="preserve"> lifestyle recommendations for </w:t>
      </w:r>
      <w:proofErr w:type="gramStart"/>
      <w:r w:rsidRPr="00C62404">
        <w:rPr>
          <w:rFonts w:ascii="Arial" w:hAnsi="Arial" w:cs="Arial"/>
          <w:lang w:val="en-US"/>
        </w:rPr>
        <w:t>each individual</w:t>
      </w:r>
      <w:proofErr w:type="gramEnd"/>
      <w:r w:rsidRPr="00C62404">
        <w:rPr>
          <w:rFonts w:ascii="Arial" w:hAnsi="Arial" w:cs="Arial"/>
          <w:lang w:val="en-US"/>
        </w:rPr>
        <w:t>, taking into account their genetic predisposition to certain diseases, their response to exercise and their response to different types of diet.</w:t>
      </w:r>
    </w:p>
    <w:p w14:paraId="1F5119FE" w14:textId="77777777" w:rsidR="00D92F3B" w:rsidRPr="00C62404" w:rsidRDefault="00D92F3B" w:rsidP="00194057">
      <w:pPr>
        <w:rPr>
          <w:rFonts w:ascii="Arial" w:hAnsi="Arial" w:cs="Arial"/>
          <w:lang w:val="en-US"/>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Pr="00FB2906" w:rsidRDefault="007B76BF" w:rsidP="006403BD">
      <w:pPr>
        <w:pStyle w:val="Ttulondices"/>
        <w:rPr>
          <w:rFonts w:ascii="Arial" w:hAnsi="Arial"/>
        </w:rPr>
      </w:pPr>
      <w:r w:rsidRPr="00FB2906">
        <w:rPr>
          <w:rFonts w:ascii="Arial" w:hAnsi="Arial"/>
        </w:rPr>
        <w:t xml:space="preserve">Índice </w:t>
      </w:r>
      <w:r w:rsidR="00FA21E3" w:rsidRPr="00FB2906">
        <w:rPr>
          <w:rFonts w:ascii="Arial" w:hAnsi="Arial"/>
        </w:rPr>
        <w:t>de contenidos</w:t>
      </w:r>
    </w:p>
    <w:p w14:paraId="6F74F1C8" w14:textId="77777777" w:rsidR="0066026C" w:rsidRPr="00FB2906" w:rsidRDefault="00423E85" w:rsidP="0066026C">
      <w:pPr>
        <w:pStyle w:val="TDC1"/>
        <w:tabs>
          <w:tab w:val="left" w:pos="440"/>
          <w:tab w:val="right" w:leader="dot" w:pos="9061"/>
        </w:tabs>
        <w:jc w:val="center"/>
        <w:rPr>
          <w:rFonts w:ascii="Arial" w:eastAsiaTheme="minorEastAsia" w:hAnsi="Arial" w:cs="Arial"/>
          <w:noProof/>
          <w:sz w:val="22"/>
          <w:szCs w:val="22"/>
        </w:rPr>
      </w:pPr>
      <w:r w:rsidRPr="00FB2906">
        <w:rPr>
          <w:rFonts w:ascii="Arial" w:hAnsi="Arial" w:cs="Arial"/>
          <w:sz w:val="22"/>
        </w:rPr>
        <w:fldChar w:fldCharType="begin"/>
      </w:r>
      <w:r w:rsidRPr="00FB2906">
        <w:rPr>
          <w:rFonts w:ascii="Arial" w:hAnsi="Arial" w:cs="Arial"/>
          <w:sz w:val="22"/>
        </w:rPr>
        <w:instrText xml:space="preserve"> TOC \o "1-3" \h \z \u </w:instrText>
      </w:r>
      <w:r w:rsidRPr="00FB2906">
        <w:rPr>
          <w:rFonts w:ascii="Arial" w:hAnsi="Arial" w:cs="Arial"/>
          <w:sz w:val="22"/>
        </w:rPr>
        <w:fldChar w:fldCharType="separate"/>
      </w:r>
    </w:p>
    <w:sdt>
      <w:sdtPr>
        <w:rPr>
          <w:rFonts w:ascii="Arial" w:hAnsi="Arial" w:cs="Times New Roman"/>
          <w:b w:val="0"/>
          <w:noProof w:val="0"/>
        </w:rPr>
        <w:id w:val="-1695600914"/>
        <w:docPartObj>
          <w:docPartGallery w:val="Table of Contents"/>
          <w:docPartUnique/>
        </w:docPartObj>
      </w:sdtPr>
      <w:sdtEndPr>
        <w:rPr>
          <w:bCs/>
        </w:rPr>
      </w:sdtEndPr>
      <w:sdtContent>
        <w:p w14:paraId="746C6EC7" w14:textId="7E52E716" w:rsidR="0066026C" w:rsidRPr="00FB2906" w:rsidRDefault="0066026C">
          <w:pPr>
            <w:pStyle w:val="TtuloTDC"/>
            <w:rPr>
              <w:rFonts w:ascii="Arial" w:hAnsi="Arial"/>
            </w:rPr>
          </w:pPr>
          <w:r w:rsidRPr="00FB2906">
            <w:rPr>
              <w:rFonts w:ascii="Arial" w:hAnsi="Arial"/>
            </w:rPr>
            <w:t>Contenido</w:t>
          </w:r>
        </w:p>
        <w:p w14:paraId="7962344F" w14:textId="492275EB" w:rsidR="0066026C" w:rsidRPr="00FB2906" w:rsidRDefault="0066026C">
          <w:pPr>
            <w:pStyle w:val="TDC1"/>
            <w:tabs>
              <w:tab w:val="left" w:pos="440"/>
              <w:tab w:val="right" w:leader="dot" w:pos="9061"/>
            </w:tabs>
            <w:rPr>
              <w:rFonts w:ascii="Arial" w:eastAsiaTheme="minorEastAsia" w:hAnsi="Arial" w:cs="Arial"/>
              <w:noProof/>
              <w:kern w:val="2"/>
              <w14:ligatures w14:val="standardContextual"/>
            </w:rPr>
          </w:pPr>
          <w:r w:rsidRPr="00FB2906">
            <w:rPr>
              <w:rFonts w:ascii="Arial" w:hAnsi="Arial" w:cs="Arial"/>
            </w:rPr>
            <w:fldChar w:fldCharType="begin"/>
          </w:r>
          <w:r w:rsidRPr="00FB2906">
            <w:rPr>
              <w:rFonts w:ascii="Arial" w:hAnsi="Arial" w:cs="Arial"/>
            </w:rPr>
            <w:instrText xml:space="preserve"> TOC \o "1-3" \h \z \u </w:instrText>
          </w:r>
          <w:r w:rsidRPr="00FB2906">
            <w:rPr>
              <w:rFonts w:ascii="Arial" w:hAnsi="Arial" w:cs="Arial"/>
            </w:rPr>
            <w:fldChar w:fldCharType="separate"/>
          </w:r>
          <w:hyperlink w:anchor="_Toc162797469" w:history="1">
            <w:r w:rsidRPr="00FB2906">
              <w:rPr>
                <w:rStyle w:val="Hipervnculo"/>
                <w:rFonts w:ascii="Arial" w:hAnsi="Arial" w:cs="Arial"/>
                <w:noProof/>
              </w:rPr>
              <w:t>1.</w:t>
            </w:r>
            <w:r w:rsidRPr="00FB2906">
              <w:rPr>
                <w:rFonts w:ascii="Arial" w:eastAsiaTheme="minorEastAsia" w:hAnsi="Arial" w:cs="Arial"/>
                <w:noProof/>
                <w:kern w:val="2"/>
                <w14:ligatures w14:val="standardContextual"/>
              </w:rPr>
              <w:tab/>
            </w:r>
            <w:r w:rsidRPr="00FB2906">
              <w:rPr>
                <w:rStyle w:val="Hipervnculo"/>
                <w:rFonts w:ascii="Arial" w:hAnsi="Arial" w:cs="Arial"/>
                <w:noProof/>
              </w:rPr>
              <w:t>Introducción</w:t>
            </w:r>
            <w:r w:rsidRPr="00FB2906">
              <w:rPr>
                <w:rFonts w:ascii="Arial" w:hAnsi="Arial" w:cs="Arial"/>
                <w:noProof/>
                <w:webHidden/>
              </w:rPr>
              <w:tab/>
            </w:r>
            <w:r w:rsidRPr="00FB2906">
              <w:rPr>
                <w:rFonts w:ascii="Arial" w:hAnsi="Arial" w:cs="Arial"/>
                <w:noProof/>
                <w:webHidden/>
              </w:rPr>
              <w:fldChar w:fldCharType="begin"/>
            </w:r>
            <w:r w:rsidRPr="00FB2906">
              <w:rPr>
                <w:rFonts w:ascii="Arial" w:hAnsi="Arial" w:cs="Arial"/>
                <w:noProof/>
                <w:webHidden/>
              </w:rPr>
              <w:instrText xml:space="preserve"> PAGEREF _Toc162797469 \h </w:instrText>
            </w:r>
            <w:r w:rsidRPr="00FB2906">
              <w:rPr>
                <w:rFonts w:ascii="Arial" w:hAnsi="Arial" w:cs="Arial"/>
                <w:noProof/>
                <w:webHidden/>
              </w:rPr>
            </w:r>
            <w:r w:rsidRPr="00FB2906">
              <w:rPr>
                <w:rFonts w:ascii="Arial" w:hAnsi="Arial" w:cs="Arial"/>
                <w:noProof/>
                <w:webHidden/>
              </w:rPr>
              <w:fldChar w:fldCharType="separate"/>
            </w:r>
            <w:r w:rsidRPr="00FB2906">
              <w:rPr>
                <w:rFonts w:ascii="Arial" w:hAnsi="Arial" w:cs="Arial"/>
                <w:noProof/>
                <w:webHidden/>
              </w:rPr>
              <w:t>7</w:t>
            </w:r>
            <w:r w:rsidRPr="00FB2906">
              <w:rPr>
                <w:rFonts w:ascii="Arial" w:hAnsi="Arial" w:cs="Arial"/>
                <w:noProof/>
                <w:webHidden/>
              </w:rPr>
              <w:fldChar w:fldCharType="end"/>
            </w:r>
          </w:hyperlink>
        </w:p>
        <w:p w14:paraId="477DBA01" w14:textId="0F7AA374" w:rsidR="0066026C" w:rsidRPr="00FB2906" w:rsidRDefault="00000000">
          <w:pPr>
            <w:pStyle w:val="TDC1"/>
            <w:tabs>
              <w:tab w:val="left" w:pos="440"/>
              <w:tab w:val="right" w:leader="dot" w:pos="9061"/>
            </w:tabs>
            <w:rPr>
              <w:rFonts w:ascii="Arial" w:eastAsiaTheme="minorEastAsia" w:hAnsi="Arial" w:cs="Arial"/>
              <w:noProof/>
              <w:kern w:val="2"/>
              <w14:ligatures w14:val="standardContextual"/>
            </w:rPr>
          </w:pPr>
          <w:hyperlink w:anchor="_Toc162797470" w:history="1">
            <w:r w:rsidR="0066026C" w:rsidRPr="00FB2906">
              <w:rPr>
                <w:rStyle w:val="Hipervnculo"/>
                <w:rFonts w:ascii="Arial" w:hAnsi="Arial" w:cs="Arial"/>
                <w:noProof/>
              </w:rPr>
              <w:t>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Marco teóric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3D558338" w14:textId="43BD92E6"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71" w:history="1">
            <w:r w:rsidR="0066026C" w:rsidRPr="00FB2906">
              <w:rPr>
                <w:rStyle w:val="Hipervnculo"/>
                <w:rFonts w:ascii="Arial" w:hAnsi="Arial" w:cs="Arial"/>
                <w:noProof/>
              </w:rPr>
              <w:t>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1497C06E" w14:textId="179B39D7"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72" w:history="1">
            <w:r w:rsidR="0066026C" w:rsidRPr="00FB2906">
              <w:rPr>
                <w:rStyle w:val="Hipervnculo"/>
                <w:rFonts w:ascii="Arial" w:hAnsi="Arial" w:cs="Arial"/>
                <w:noProof/>
              </w:rPr>
              <w:t>2.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1CBE0192" w14:textId="30A99E2E"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73" w:history="1">
            <w:r w:rsidR="0066026C" w:rsidRPr="00FB2906">
              <w:rPr>
                <w:rStyle w:val="Hipervnculo"/>
                <w:rFonts w:ascii="Arial" w:hAnsi="Arial" w:cs="Arial"/>
                <w:noProof/>
              </w:rPr>
              <w:t>2.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404F0E10" w14:textId="4F085C2B"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74" w:history="1">
            <w:r w:rsidR="0066026C" w:rsidRPr="00FB2906">
              <w:rPr>
                <w:rStyle w:val="Hipervnculo"/>
                <w:rFonts w:ascii="Arial" w:hAnsi="Arial" w:cs="Arial"/>
                <w:noProof/>
              </w:rPr>
              <w:t>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33DB555A" w14:textId="4EE4EAE2"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75" w:history="1">
            <w:r w:rsidR="0066026C" w:rsidRPr="00FB2906">
              <w:rPr>
                <w:rStyle w:val="Hipervnculo"/>
                <w:rFonts w:ascii="Arial" w:hAnsi="Arial" w:cs="Arial"/>
                <w:noProof/>
              </w:rPr>
              <w:t>2.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006639DC" w14:textId="666660D7"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76" w:history="1">
            <w:r w:rsidR="0066026C" w:rsidRPr="00FB2906">
              <w:rPr>
                <w:rStyle w:val="Hipervnculo"/>
                <w:rFonts w:ascii="Arial" w:hAnsi="Arial" w:cs="Arial"/>
                <w:noProof/>
              </w:rPr>
              <w:t>2.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6CC6706E" w14:textId="204B967F"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77" w:history="1">
            <w:r w:rsidR="0066026C" w:rsidRPr="00FB2906">
              <w:rPr>
                <w:rStyle w:val="Hipervnculo"/>
                <w:rFonts w:ascii="Arial" w:hAnsi="Arial" w:cs="Arial"/>
                <w:noProof/>
              </w:rPr>
              <w:t>2.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13D41F0E" w14:textId="2592C958"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78" w:history="1">
            <w:r w:rsidR="0066026C" w:rsidRPr="00FB2906">
              <w:rPr>
                <w:rStyle w:val="Hipervnculo"/>
                <w:rFonts w:ascii="Arial" w:hAnsi="Arial" w:cs="Arial"/>
                <w:noProof/>
              </w:rPr>
              <w:t>2.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4BB81DF3" w14:textId="0051FF4A"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79" w:history="1">
            <w:r w:rsidR="0066026C" w:rsidRPr="00FB2906">
              <w:rPr>
                <w:rStyle w:val="Hipervnculo"/>
                <w:rFonts w:ascii="Arial" w:hAnsi="Arial" w:cs="Arial"/>
                <w:noProof/>
              </w:rPr>
              <w:t>2.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7161C027" w14:textId="24B6D1E6" w:rsidR="0066026C" w:rsidRPr="00FB2906" w:rsidRDefault="00000000">
          <w:pPr>
            <w:pStyle w:val="TDC1"/>
            <w:tabs>
              <w:tab w:val="left" w:pos="440"/>
              <w:tab w:val="right" w:leader="dot" w:pos="9061"/>
            </w:tabs>
            <w:rPr>
              <w:rFonts w:ascii="Arial" w:eastAsiaTheme="minorEastAsia" w:hAnsi="Arial" w:cs="Arial"/>
              <w:noProof/>
              <w:kern w:val="2"/>
              <w14:ligatures w14:val="standardContextual"/>
            </w:rPr>
          </w:pPr>
          <w:hyperlink w:anchor="_Toc162797480" w:history="1">
            <w:r w:rsidR="0066026C" w:rsidRPr="00FB2906">
              <w:rPr>
                <w:rStyle w:val="Hipervnculo"/>
                <w:rFonts w:ascii="Arial" w:hAnsi="Arial" w:cs="Arial"/>
                <w:noProof/>
              </w:rPr>
              <w:t>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Metodología</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E157FF1" w14:textId="1A997028"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81" w:history="1">
            <w:r w:rsidR="0066026C" w:rsidRPr="00FB2906">
              <w:rPr>
                <w:rStyle w:val="Hipervnculo"/>
                <w:rFonts w:ascii="Arial" w:hAnsi="Arial" w:cs="Arial"/>
                <w:noProof/>
              </w:rPr>
              <w:t>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Recolección de datos y preparación del model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29DA306C" w14:textId="35871654"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82" w:history="1">
            <w:r w:rsidR="0066026C" w:rsidRPr="00FB2906">
              <w:rPr>
                <w:rStyle w:val="Hipervnculo"/>
                <w:rFonts w:ascii="Arial" w:hAnsi="Arial" w:cs="Arial"/>
                <w:noProof/>
              </w:rPr>
              <w:t>3.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reparación de los dat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328059FB" w14:textId="1382A989"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83" w:history="1">
            <w:r w:rsidR="0066026C" w:rsidRPr="00FB2906">
              <w:rPr>
                <w:rStyle w:val="Hipervnculo"/>
                <w:rFonts w:ascii="Arial" w:hAnsi="Arial" w:cs="Arial"/>
                <w:noProof/>
              </w:rPr>
              <w:t>3.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Entrenamiento del model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0108B540" w14:textId="0E478564"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84" w:history="1">
            <w:r w:rsidR="0066026C" w:rsidRPr="00FB2906">
              <w:rPr>
                <w:rStyle w:val="Hipervnculo"/>
                <w:rFonts w:ascii="Arial" w:hAnsi="Arial" w:cs="Arial"/>
                <w:noProof/>
              </w:rPr>
              <w:t>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Desarrollo del prototipo de l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61DFB2B" w14:textId="40E05BD1"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85" w:history="1">
            <w:r w:rsidR="0066026C" w:rsidRPr="00FB2906">
              <w:rPr>
                <w:rStyle w:val="Hipervnculo"/>
                <w:rFonts w:ascii="Arial" w:hAnsi="Arial" w:cs="Arial"/>
                <w:noProof/>
              </w:rPr>
              <w:t>3.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Consideraciones para el desarrollo de l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07396CD4" w14:textId="08FF63BA"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86" w:history="1">
            <w:r w:rsidR="0066026C" w:rsidRPr="00FB2906">
              <w:rPr>
                <w:rStyle w:val="Hipervnculo"/>
                <w:rFonts w:ascii="Arial" w:hAnsi="Arial" w:cs="Arial"/>
                <w:noProof/>
              </w:rPr>
              <w:t>3.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asos para el desarrollo de nuestr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110B58A" w14:textId="4CBC1B6C"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87" w:history="1">
            <w:r w:rsidR="0066026C" w:rsidRPr="00FB2906">
              <w:rPr>
                <w:rStyle w:val="Hipervnculo"/>
                <w:rFonts w:ascii="Arial" w:hAnsi="Arial" w:cs="Arial"/>
                <w:noProof/>
              </w:rPr>
              <w:t>3.2.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ruebas de validación</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91155A3" w14:textId="4DEA1341" w:rsidR="0066026C" w:rsidRPr="00FB2906" w:rsidRDefault="00000000">
          <w:pPr>
            <w:pStyle w:val="TDC1"/>
            <w:tabs>
              <w:tab w:val="left" w:pos="440"/>
              <w:tab w:val="right" w:leader="dot" w:pos="9061"/>
            </w:tabs>
            <w:rPr>
              <w:rFonts w:ascii="Arial" w:eastAsiaTheme="minorEastAsia" w:hAnsi="Arial" w:cs="Arial"/>
              <w:noProof/>
              <w:kern w:val="2"/>
              <w14:ligatures w14:val="standardContextual"/>
            </w:rPr>
          </w:pPr>
          <w:hyperlink w:anchor="_Toc162797488" w:history="1">
            <w:r w:rsidR="0066026C" w:rsidRPr="00FB2906">
              <w:rPr>
                <w:rStyle w:val="Hipervnculo"/>
                <w:rFonts w:ascii="Arial" w:hAnsi="Arial" w:cs="Arial"/>
                <w:noProof/>
              </w:rPr>
              <w:t>4.</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Resultad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90F1445" w14:textId="65962742"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89" w:history="1">
            <w:r w:rsidR="0066026C" w:rsidRPr="00FB2906">
              <w:rPr>
                <w:rStyle w:val="Hipervnculo"/>
                <w:rFonts w:ascii="Arial" w:hAnsi="Arial" w:cs="Arial"/>
                <w:noProof/>
              </w:rPr>
              <w:t>4.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28994E7" w14:textId="27135B6C"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90" w:history="1">
            <w:r w:rsidR="0066026C" w:rsidRPr="00FB2906">
              <w:rPr>
                <w:rStyle w:val="Hipervnculo"/>
                <w:rFonts w:ascii="Arial" w:hAnsi="Arial" w:cs="Arial"/>
                <w:noProof/>
              </w:rPr>
              <w:t>4.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32222BA" w14:textId="467190EE"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91" w:history="1">
            <w:r w:rsidR="0066026C" w:rsidRPr="00FB2906">
              <w:rPr>
                <w:rStyle w:val="Hipervnculo"/>
                <w:rFonts w:ascii="Arial" w:hAnsi="Arial" w:cs="Arial"/>
                <w:noProof/>
              </w:rPr>
              <w:t>4.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F9B3E58" w14:textId="354E2FFB"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92" w:history="1">
            <w:r w:rsidR="0066026C" w:rsidRPr="00FB2906">
              <w:rPr>
                <w:rStyle w:val="Hipervnculo"/>
                <w:rFonts w:ascii="Arial" w:hAnsi="Arial" w:cs="Arial"/>
                <w:noProof/>
              </w:rPr>
              <w:t>4.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1B3A1CB" w14:textId="1AC44CD1"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93" w:history="1">
            <w:r w:rsidR="0066026C" w:rsidRPr="00FB2906">
              <w:rPr>
                <w:rStyle w:val="Hipervnculo"/>
                <w:rFonts w:ascii="Arial" w:hAnsi="Arial" w:cs="Arial"/>
                <w:noProof/>
              </w:rPr>
              <w:t>4.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352AAE8" w14:textId="740D8507"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94" w:history="1">
            <w:r w:rsidR="0066026C" w:rsidRPr="00FB2906">
              <w:rPr>
                <w:rStyle w:val="Hipervnculo"/>
                <w:rFonts w:ascii="Arial" w:hAnsi="Arial" w:cs="Arial"/>
                <w:noProof/>
              </w:rPr>
              <w:t>4.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5736F08" w14:textId="731564CE"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95" w:history="1">
            <w:r w:rsidR="0066026C" w:rsidRPr="00FB2906">
              <w:rPr>
                <w:rStyle w:val="Hipervnculo"/>
                <w:rFonts w:ascii="Arial" w:hAnsi="Arial" w:cs="Arial"/>
                <w:noProof/>
              </w:rPr>
              <w:t>4.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8777433" w14:textId="094C37C0"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96" w:history="1">
            <w:r w:rsidR="0066026C" w:rsidRPr="00FB2906">
              <w:rPr>
                <w:rStyle w:val="Hipervnculo"/>
                <w:rFonts w:ascii="Arial" w:hAnsi="Arial" w:cs="Arial"/>
                <w:noProof/>
              </w:rPr>
              <w:t>4.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9B1B0C1" w14:textId="0639022B"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497" w:history="1">
            <w:r w:rsidR="0066026C" w:rsidRPr="00FB2906">
              <w:rPr>
                <w:rStyle w:val="Hipervnculo"/>
                <w:rFonts w:ascii="Arial" w:hAnsi="Arial" w:cs="Arial"/>
                <w:noProof/>
              </w:rPr>
              <w:t>4.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0D6A8FD" w14:textId="78F0F832" w:rsidR="0066026C" w:rsidRPr="00FB2906" w:rsidRDefault="00000000">
          <w:pPr>
            <w:pStyle w:val="TDC1"/>
            <w:tabs>
              <w:tab w:val="left" w:pos="440"/>
              <w:tab w:val="right" w:leader="dot" w:pos="9061"/>
            </w:tabs>
            <w:rPr>
              <w:rFonts w:ascii="Arial" w:eastAsiaTheme="minorEastAsia" w:hAnsi="Arial" w:cs="Arial"/>
              <w:noProof/>
              <w:kern w:val="2"/>
              <w14:ligatures w14:val="standardContextual"/>
            </w:rPr>
          </w:pPr>
          <w:hyperlink w:anchor="_Toc162797498" w:history="1">
            <w:r w:rsidR="0066026C" w:rsidRPr="00FB2906">
              <w:rPr>
                <w:rStyle w:val="Hipervnculo"/>
                <w:rFonts w:ascii="Arial" w:hAnsi="Arial" w:cs="Arial"/>
                <w:noProof/>
              </w:rPr>
              <w:t>5.</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Discusión</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61DD9B1" w14:textId="0EA65002"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499" w:history="1">
            <w:r w:rsidR="0066026C" w:rsidRPr="00FB2906">
              <w:rPr>
                <w:rStyle w:val="Hipervnculo"/>
                <w:rFonts w:ascii="Arial" w:hAnsi="Arial" w:cs="Arial"/>
                <w:noProof/>
              </w:rPr>
              <w:t>5.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234FE5E" w14:textId="2B731007"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00" w:history="1">
            <w:r w:rsidR="0066026C" w:rsidRPr="00FB2906">
              <w:rPr>
                <w:rStyle w:val="Hipervnculo"/>
                <w:rFonts w:ascii="Arial" w:hAnsi="Arial" w:cs="Arial"/>
                <w:noProof/>
              </w:rPr>
              <w:t>5.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60F364B" w14:textId="0629A468"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01" w:history="1">
            <w:r w:rsidR="0066026C" w:rsidRPr="00FB2906">
              <w:rPr>
                <w:rStyle w:val="Hipervnculo"/>
                <w:rFonts w:ascii="Arial" w:hAnsi="Arial" w:cs="Arial"/>
                <w:noProof/>
              </w:rPr>
              <w:t>5.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10A27C11" w14:textId="5F8408F3"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502" w:history="1">
            <w:r w:rsidR="0066026C" w:rsidRPr="00FB2906">
              <w:rPr>
                <w:rStyle w:val="Hipervnculo"/>
                <w:rFonts w:ascii="Arial" w:hAnsi="Arial" w:cs="Arial"/>
                <w:noProof/>
              </w:rPr>
              <w:t>5.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47E6115" w14:textId="3F9B9FA5"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03" w:history="1">
            <w:r w:rsidR="0066026C" w:rsidRPr="00FB2906">
              <w:rPr>
                <w:rStyle w:val="Hipervnculo"/>
                <w:rFonts w:ascii="Arial" w:hAnsi="Arial" w:cs="Arial"/>
                <w:noProof/>
              </w:rPr>
              <w:t>5.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F5F325A" w14:textId="61C650E1"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04" w:history="1">
            <w:r w:rsidR="0066026C" w:rsidRPr="00FB2906">
              <w:rPr>
                <w:rStyle w:val="Hipervnculo"/>
                <w:rFonts w:ascii="Arial" w:hAnsi="Arial" w:cs="Arial"/>
                <w:noProof/>
              </w:rPr>
              <w:t>5.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21B8ABA" w14:textId="4980A5E2"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505" w:history="1">
            <w:r w:rsidR="0066026C" w:rsidRPr="00FB2906">
              <w:rPr>
                <w:rStyle w:val="Hipervnculo"/>
                <w:rFonts w:ascii="Arial" w:hAnsi="Arial" w:cs="Arial"/>
                <w:noProof/>
              </w:rPr>
              <w:t>5.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5A5C7DB" w14:textId="676E4907"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06" w:history="1">
            <w:r w:rsidR="0066026C" w:rsidRPr="00FB2906">
              <w:rPr>
                <w:rStyle w:val="Hipervnculo"/>
                <w:rFonts w:ascii="Arial" w:hAnsi="Arial" w:cs="Arial"/>
                <w:noProof/>
              </w:rPr>
              <w:t>5.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3F0DE92" w14:textId="189C7B77"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07" w:history="1">
            <w:r w:rsidR="0066026C" w:rsidRPr="00FB2906">
              <w:rPr>
                <w:rStyle w:val="Hipervnculo"/>
                <w:rFonts w:ascii="Arial" w:hAnsi="Arial" w:cs="Arial"/>
                <w:noProof/>
              </w:rPr>
              <w:t>5.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A9761DA" w14:textId="14AE2526" w:rsidR="0066026C" w:rsidRPr="00FB2906" w:rsidRDefault="00000000">
          <w:pPr>
            <w:pStyle w:val="TDC1"/>
            <w:tabs>
              <w:tab w:val="left" w:pos="440"/>
              <w:tab w:val="right" w:leader="dot" w:pos="9061"/>
            </w:tabs>
            <w:rPr>
              <w:rFonts w:ascii="Arial" w:eastAsiaTheme="minorEastAsia" w:hAnsi="Arial" w:cs="Arial"/>
              <w:noProof/>
              <w:kern w:val="2"/>
              <w14:ligatures w14:val="standardContextual"/>
            </w:rPr>
          </w:pPr>
          <w:hyperlink w:anchor="_Toc162797508" w:history="1">
            <w:r w:rsidR="0066026C" w:rsidRPr="00FB2906">
              <w:rPr>
                <w:rStyle w:val="Hipervnculo"/>
                <w:rFonts w:ascii="Arial" w:hAnsi="Arial" w:cs="Arial"/>
                <w:noProof/>
              </w:rPr>
              <w:t>6.</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Conclusione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C91C7BA" w14:textId="2B36F93A"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509" w:history="1">
            <w:r w:rsidR="0066026C" w:rsidRPr="00FB2906">
              <w:rPr>
                <w:rStyle w:val="Hipervnculo"/>
                <w:rFonts w:ascii="Arial" w:hAnsi="Arial" w:cs="Arial"/>
                <w:noProof/>
              </w:rPr>
              <w:t>6.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FA81B1C" w14:textId="3BE99F57"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10" w:history="1">
            <w:r w:rsidR="0066026C" w:rsidRPr="00FB2906">
              <w:rPr>
                <w:rStyle w:val="Hipervnculo"/>
                <w:rFonts w:ascii="Arial" w:hAnsi="Arial" w:cs="Arial"/>
                <w:noProof/>
              </w:rPr>
              <w:t>6.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F24FAA1" w14:textId="3DCD9050"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11" w:history="1">
            <w:r w:rsidR="0066026C" w:rsidRPr="00FB2906">
              <w:rPr>
                <w:rStyle w:val="Hipervnculo"/>
                <w:rFonts w:ascii="Arial" w:hAnsi="Arial" w:cs="Arial"/>
                <w:noProof/>
              </w:rPr>
              <w:t>6.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8AFDD2F" w14:textId="539B51C7"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512" w:history="1">
            <w:r w:rsidR="0066026C" w:rsidRPr="00FB2906">
              <w:rPr>
                <w:rStyle w:val="Hipervnculo"/>
                <w:rFonts w:ascii="Arial" w:hAnsi="Arial" w:cs="Arial"/>
                <w:noProof/>
              </w:rPr>
              <w:t>6.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DC54716" w14:textId="6B3AAE2E"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13" w:history="1">
            <w:r w:rsidR="0066026C" w:rsidRPr="00FB2906">
              <w:rPr>
                <w:rStyle w:val="Hipervnculo"/>
                <w:rFonts w:ascii="Arial" w:hAnsi="Arial" w:cs="Arial"/>
                <w:noProof/>
              </w:rPr>
              <w:t>6.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445103A" w14:textId="4A52E577"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14" w:history="1">
            <w:r w:rsidR="0066026C" w:rsidRPr="00FB2906">
              <w:rPr>
                <w:rStyle w:val="Hipervnculo"/>
                <w:rFonts w:ascii="Arial" w:hAnsi="Arial" w:cs="Arial"/>
                <w:noProof/>
              </w:rPr>
              <w:t>6.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288C5704" w14:textId="51F860F8" w:rsidR="0066026C" w:rsidRPr="00FB2906" w:rsidRDefault="00000000">
          <w:pPr>
            <w:pStyle w:val="TDC2"/>
            <w:tabs>
              <w:tab w:val="left" w:pos="960"/>
              <w:tab w:val="right" w:leader="dot" w:pos="9061"/>
            </w:tabs>
            <w:rPr>
              <w:rFonts w:ascii="Arial" w:eastAsiaTheme="minorEastAsia" w:hAnsi="Arial" w:cs="Arial"/>
              <w:noProof/>
              <w:kern w:val="2"/>
              <w14:ligatures w14:val="standardContextual"/>
            </w:rPr>
          </w:pPr>
          <w:hyperlink w:anchor="_Toc162797515" w:history="1">
            <w:r w:rsidR="0066026C" w:rsidRPr="00FB2906">
              <w:rPr>
                <w:rStyle w:val="Hipervnculo"/>
                <w:rFonts w:ascii="Arial" w:hAnsi="Arial" w:cs="Arial"/>
                <w:noProof/>
              </w:rPr>
              <w:t>6.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2AF2F50B" w14:textId="5C677554"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16" w:history="1">
            <w:r w:rsidR="0066026C" w:rsidRPr="00FB2906">
              <w:rPr>
                <w:rStyle w:val="Hipervnculo"/>
                <w:rFonts w:ascii="Arial" w:hAnsi="Arial" w:cs="Arial"/>
                <w:noProof/>
              </w:rPr>
              <w:t>6.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5AF7080" w14:textId="1FC6D144" w:rsidR="0066026C" w:rsidRPr="00FB2906" w:rsidRDefault="00000000">
          <w:pPr>
            <w:pStyle w:val="TDC3"/>
            <w:tabs>
              <w:tab w:val="left" w:pos="1440"/>
              <w:tab w:val="right" w:leader="dot" w:pos="9061"/>
            </w:tabs>
            <w:rPr>
              <w:rFonts w:ascii="Arial" w:eastAsiaTheme="minorEastAsia" w:hAnsi="Arial" w:cs="Arial"/>
              <w:noProof/>
              <w:kern w:val="2"/>
              <w14:ligatures w14:val="standardContextual"/>
            </w:rPr>
          </w:pPr>
          <w:hyperlink w:anchor="_Toc162797517" w:history="1">
            <w:r w:rsidR="0066026C" w:rsidRPr="00FB2906">
              <w:rPr>
                <w:rStyle w:val="Hipervnculo"/>
                <w:rFonts w:ascii="Arial" w:hAnsi="Arial" w:cs="Arial"/>
                <w:noProof/>
              </w:rPr>
              <w:t>6.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67BBF9B" w14:textId="52E5F585" w:rsidR="0066026C" w:rsidRPr="00FB2906" w:rsidRDefault="00000000">
          <w:pPr>
            <w:pStyle w:val="TDC1"/>
            <w:tabs>
              <w:tab w:val="right" w:leader="dot" w:pos="9061"/>
            </w:tabs>
            <w:rPr>
              <w:rFonts w:ascii="Arial" w:eastAsiaTheme="minorEastAsia" w:hAnsi="Arial" w:cs="Arial"/>
              <w:noProof/>
              <w:kern w:val="2"/>
              <w14:ligatures w14:val="standardContextual"/>
            </w:rPr>
          </w:pPr>
          <w:hyperlink w:anchor="_Toc162797518" w:history="1">
            <w:r w:rsidR="0066026C" w:rsidRPr="00FB2906">
              <w:rPr>
                <w:rStyle w:val="Hipervnculo"/>
                <w:rFonts w:ascii="Arial" w:hAnsi="Arial" w:cs="Arial"/>
                <w:noProof/>
              </w:rPr>
              <w:t>Referencias bibliográfica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EE2C27F" w14:textId="5B08DEA9" w:rsidR="0066026C" w:rsidRPr="00FB2906" w:rsidRDefault="0066026C">
          <w:pPr>
            <w:rPr>
              <w:rFonts w:ascii="Arial" w:hAnsi="Arial" w:cs="Arial"/>
            </w:rPr>
          </w:pPr>
          <w:r w:rsidRPr="00FB2906">
            <w:rPr>
              <w:rFonts w:ascii="Arial" w:hAnsi="Arial" w:cs="Arial"/>
              <w:b/>
              <w:bCs/>
            </w:rPr>
            <w:fldChar w:fldCharType="end"/>
          </w:r>
        </w:p>
      </w:sdtContent>
    </w:sdt>
    <w:p w14:paraId="1BA026BD" w14:textId="50628AD5" w:rsidR="0066026C" w:rsidRPr="00FB2906" w:rsidRDefault="0066026C" w:rsidP="0066026C">
      <w:pPr>
        <w:pStyle w:val="TDC1"/>
        <w:tabs>
          <w:tab w:val="left" w:pos="440"/>
          <w:tab w:val="right" w:leader="dot" w:pos="9061"/>
        </w:tabs>
        <w:jc w:val="center"/>
        <w:rPr>
          <w:rFonts w:ascii="Arial" w:eastAsiaTheme="minorEastAsia" w:hAnsi="Arial" w:cs="Arial"/>
          <w:noProof/>
          <w:sz w:val="22"/>
          <w:szCs w:val="22"/>
        </w:rPr>
      </w:pPr>
    </w:p>
    <w:p w14:paraId="285F2212" w14:textId="5BDE75E8" w:rsidR="00F843DD" w:rsidRPr="00FB2906" w:rsidRDefault="00F843DD">
      <w:pPr>
        <w:pStyle w:val="TDC2"/>
        <w:tabs>
          <w:tab w:val="left" w:pos="880"/>
          <w:tab w:val="right" w:leader="dot" w:pos="9061"/>
        </w:tabs>
        <w:rPr>
          <w:rFonts w:ascii="Arial" w:eastAsiaTheme="minorEastAsia" w:hAnsi="Arial" w:cs="Arial"/>
          <w:noProof/>
          <w:sz w:val="22"/>
          <w:szCs w:val="22"/>
        </w:rPr>
      </w:pPr>
    </w:p>
    <w:p w14:paraId="5177810C" w14:textId="30359618" w:rsidR="005D549B" w:rsidRPr="00FB2906" w:rsidRDefault="00423E85" w:rsidP="006403BD">
      <w:pPr>
        <w:pStyle w:val="Ttulondices"/>
        <w:rPr>
          <w:rFonts w:ascii="Arial" w:hAnsi="Arial"/>
        </w:rPr>
      </w:pPr>
      <w:r w:rsidRPr="00FB290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2797469"/>
      <w:r w:rsidR="00437A70" w:rsidRPr="00FB2906">
        <w:rPr>
          <w:rFonts w:ascii="Arial" w:hAnsi="Arial" w:cs="Arial"/>
          <w:caps w:val="0"/>
        </w:rPr>
        <w:t>Introducción</w:t>
      </w:r>
      <w:bookmarkEnd w:id="1"/>
      <w:bookmarkEnd w:id="2"/>
    </w:p>
    <w:p w14:paraId="7374C256" w14:textId="77777777" w:rsidR="00811C34" w:rsidRPr="00850AD3" w:rsidRDefault="00811C34" w:rsidP="00811C34">
      <w:pPr>
        <w:rPr>
          <w:rFonts w:ascii="Arial" w:hAnsi="Arial" w:cs="Arial"/>
        </w:rPr>
      </w:pPr>
    </w:p>
    <w:p w14:paraId="58D12E38" w14:textId="487ADBA1" w:rsidR="00811C34" w:rsidRPr="00850AD3" w:rsidRDefault="00811C34" w:rsidP="00811C34">
      <w:pPr>
        <w:rPr>
          <w:rFonts w:ascii="Arial" w:hAnsi="Arial" w:cs="Arial"/>
        </w:rPr>
      </w:pPr>
      <w:r w:rsidRPr="00850AD3">
        <w:rPr>
          <w:rFonts w:ascii="Arial" w:hAnsi="Arial" w:cs="Arial"/>
        </w:rPr>
        <w:t xml:space="preserve">El presente Trabajo Fin de </w:t>
      </w:r>
      <w:r w:rsidR="00A82E23" w:rsidRPr="00850AD3">
        <w:rPr>
          <w:rFonts w:ascii="Arial" w:hAnsi="Arial" w:cs="Arial"/>
        </w:rPr>
        <w:t>Máster</w:t>
      </w:r>
      <w:r w:rsidRPr="00850AD3">
        <w:rPr>
          <w:rFonts w:ascii="Arial" w:hAnsi="Arial" w:cs="Arial"/>
        </w:rPr>
        <w:t xml:space="preserve"> (TFM) pretende </w:t>
      </w:r>
      <w:r w:rsidR="00D95C6F" w:rsidRPr="00850AD3">
        <w:rPr>
          <w:rFonts w:ascii="Arial" w:hAnsi="Arial" w:cs="Arial"/>
        </w:rPr>
        <w:t>desarrollar y poner en práctica</w:t>
      </w:r>
      <w:r w:rsidR="0013472B" w:rsidRPr="00850AD3">
        <w:rPr>
          <w:rFonts w:ascii="Arial" w:hAnsi="Arial" w:cs="Arial"/>
        </w:rPr>
        <w:t xml:space="preserve"> un</w:t>
      </w:r>
      <w:r w:rsidR="001F3EDC" w:rsidRPr="00850AD3">
        <w:rPr>
          <w:rFonts w:ascii="Arial" w:hAnsi="Arial" w:cs="Arial"/>
        </w:rPr>
        <w:t xml:space="preserve"> servicio web basado en datos biométricos, genéticos y distintos aspectos relacionados con la salud</w:t>
      </w:r>
      <w:r w:rsidR="00DB43F8" w:rsidRPr="00850AD3">
        <w:rPr>
          <w:rFonts w:ascii="Arial" w:hAnsi="Arial" w:cs="Arial"/>
        </w:rPr>
        <w:t xml:space="preserve"> los cuales van a ser procesados por varios LLM (Large Language Model) para su correcta implementación. El motivo </w:t>
      </w:r>
      <w:r w:rsidR="00155B55" w:rsidRPr="00850AD3">
        <w:rPr>
          <w:rFonts w:ascii="Arial" w:hAnsi="Arial" w:cs="Arial"/>
        </w:rPr>
        <w:t>que condujo a esta idea es el de aportar un sistema que personalice los estilos de vida de cada paciente.</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r w:rsidRPr="00850AD3">
        <w:rPr>
          <w:rFonts w:ascii="Arial" w:hAnsi="Arial"/>
        </w:rPr>
        <w:t>J</w:t>
      </w:r>
      <w:r w:rsidRPr="00850AD3">
        <w:rPr>
          <w:rFonts w:ascii="Arial" w:hAnsi="Arial"/>
          <w:caps w:val="0"/>
        </w:rPr>
        <w:t>ustificación</w:t>
      </w:r>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E31F64"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hasta alimentos o cambios que podrán realizar en función de distintos objetivos que posean.</w:t>
      </w:r>
    </w:p>
    <w:p w14:paraId="500C75C3" w14:textId="77777777" w:rsidR="002F4F8E" w:rsidRDefault="002F4F8E" w:rsidP="006458F4"/>
    <w:p w14:paraId="398B4CCE" w14:textId="45D7D72E" w:rsidR="006458F4" w:rsidRDefault="006458F4" w:rsidP="006458F4">
      <w:pPr>
        <w:pStyle w:val="Ttulo2"/>
        <w:rPr>
          <w:caps w:val="0"/>
        </w:rPr>
      </w:pPr>
      <w:r>
        <w:rPr>
          <w:caps w:val="0"/>
        </w:rPr>
        <w:t>Planteamiento del problema</w:t>
      </w:r>
    </w:p>
    <w:p w14:paraId="06404B86" w14:textId="77777777" w:rsidR="00E31F64" w:rsidRPr="00E31F64" w:rsidRDefault="00E31F64" w:rsidP="00E31F64"/>
    <w:p w14:paraId="536ADCE2" w14:textId="789518FD" w:rsidR="004E792C" w:rsidRDefault="00B44ADE" w:rsidP="020D3565">
      <w:pPr>
        <w:spacing w:before="0" w:after="0"/>
        <w:rPr>
          <w:rFonts w:ascii="Arial" w:hAnsi="Arial" w:cs="Arial"/>
        </w:rPr>
      </w:pPr>
      <w:r>
        <w:rPr>
          <w:rFonts w:ascii="Arial" w:hAnsi="Arial" w:cs="Arial"/>
        </w:rPr>
        <w:t>El objeto de estudio de este TFM</w:t>
      </w:r>
      <w:r w:rsidR="00E83F51">
        <w:rPr>
          <w:rFonts w:ascii="Arial" w:hAnsi="Arial" w:cs="Arial"/>
        </w:rPr>
        <w:t xml:space="preserve">, como se ha presentado en el </w:t>
      </w:r>
      <w:r w:rsidR="001160CB">
        <w:rPr>
          <w:rFonts w:ascii="Arial" w:hAnsi="Arial" w:cs="Arial"/>
        </w:rPr>
        <w:t>apartado anterior es desarrollar un</w:t>
      </w:r>
      <w:r w:rsidR="004E792C" w:rsidRPr="00D65A7F">
        <w:rPr>
          <w:rFonts w:ascii="Arial" w:hAnsi="Arial" w:cs="Arial"/>
        </w:rPr>
        <w:t xml:space="preserve"> sistema que personalice los estilos de vida en función de la genética y la biometría</w:t>
      </w:r>
      <w:r w:rsidR="001160CB">
        <w:rPr>
          <w:rFonts w:ascii="Arial" w:hAnsi="Arial" w:cs="Arial"/>
        </w:rPr>
        <w:t xml:space="preserve">, ya que </w:t>
      </w:r>
      <w:r w:rsidR="004E792C" w:rsidRPr="00D65A7F">
        <w:rPr>
          <w:rFonts w:ascii="Arial" w:hAnsi="Arial" w:cs="Arial"/>
        </w:rPr>
        <w:t xml:space="preserve">recomendaciones generales sobre dieta y ejercicio son útiles, pero no siempre son efectivas para todas las personas. </w:t>
      </w:r>
    </w:p>
    <w:p w14:paraId="56F7D5BC" w14:textId="412988E6" w:rsidR="020D3565" w:rsidRDefault="020D3565" w:rsidP="020D3565">
      <w:pPr>
        <w:spacing w:before="0" w:after="0"/>
        <w:rPr>
          <w:rFonts w:ascii="Arial" w:hAnsi="Arial" w:cs="Arial"/>
        </w:rPr>
      </w:pPr>
    </w:p>
    <w:p w14:paraId="692329E4" w14:textId="77777777" w:rsidR="006458F4" w:rsidRPr="006458F4" w:rsidRDefault="006458F4" w:rsidP="006458F4"/>
    <w:p w14:paraId="1623C70F" w14:textId="79EB39ED" w:rsidR="006458F4" w:rsidRDefault="006458F4" w:rsidP="26E3B9D8">
      <w:pPr>
        <w:pStyle w:val="Ttulo2"/>
        <w:numPr>
          <w:ilvl w:val="0"/>
          <w:numId w:val="0"/>
        </w:numPr>
        <w:rPr>
          <w:caps w:val="0"/>
        </w:rPr>
      </w:pPr>
      <w:r>
        <w:rPr>
          <w:caps w:val="0"/>
        </w:rPr>
        <w:t>Objetivos</w:t>
      </w:r>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3" w:name="_Toc162797393"/>
      <w:bookmarkStart w:id="4" w:name="_Toc162797470"/>
      <w:r w:rsidRPr="00FB2906">
        <w:rPr>
          <w:rFonts w:ascii="Arial" w:hAnsi="Arial" w:cs="Arial"/>
          <w:caps w:val="0"/>
        </w:rPr>
        <w:t>Marco teórico</w:t>
      </w:r>
      <w:bookmarkEnd w:id="3"/>
      <w:bookmarkEnd w:id="4"/>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acompañado de </w:t>
      </w:r>
      <w:r w:rsidR="005127B1" w:rsidRPr="00B742FC">
        <w:rPr>
          <w:rFonts w:ascii="Arial" w:hAnsi="Arial" w:cs="Arial"/>
        </w:rPr>
        <w:t>las figuras necesarias para mostrar la información de la manera más accesible posible.</w:t>
      </w:r>
    </w:p>
    <w:p w14:paraId="092E36FD" w14:textId="61029FA5" w:rsidR="000D09A0" w:rsidRDefault="000D09A0" w:rsidP="009837AA">
      <w:pPr>
        <w:rPr>
          <w:rFonts w:ascii="Arial" w:hAnsi="Arial" w:cs="Arial"/>
        </w:rPr>
      </w:pPr>
    </w:p>
    <w:p w14:paraId="5EBC101A" w14:textId="77777777" w:rsidR="006C01EE" w:rsidRPr="00FB2906" w:rsidRDefault="006C01EE" w:rsidP="009837AA">
      <w:pPr>
        <w:rPr>
          <w:rFonts w:ascii="Arial" w:hAnsi="Arial" w:cs="Arial"/>
        </w:rPr>
      </w:pPr>
    </w:p>
    <w:p w14:paraId="05DD5E74" w14:textId="756B3A85" w:rsidR="000D09A0" w:rsidRPr="00FB2906" w:rsidRDefault="000D09A0" w:rsidP="009837AA">
      <w:pPr>
        <w:spacing w:before="0" w:after="0"/>
        <w:jc w:val="left"/>
        <w:rPr>
          <w:rFonts w:ascii="Arial" w:hAnsi="Arial" w:cs="Arial"/>
        </w:rPr>
      </w:pPr>
      <w:r w:rsidRPr="00FB2906">
        <w:rPr>
          <w:rFonts w:ascii="Arial" w:hAnsi="Arial" w:cs="Arial"/>
        </w:rPr>
        <w:br w:type="page"/>
      </w:r>
    </w:p>
    <w:p w14:paraId="11AA0E80" w14:textId="14D3ECE1" w:rsidR="0087394A" w:rsidRPr="00FB2906" w:rsidRDefault="00437A70" w:rsidP="009837AA">
      <w:pPr>
        <w:pStyle w:val="Ttulo1"/>
        <w:rPr>
          <w:rFonts w:ascii="Arial" w:hAnsi="Arial" w:cs="Arial"/>
        </w:rPr>
      </w:pPr>
      <w:bookmarkStart w:id="5" w:name="_Toc162797403"/>
      <w:bookmarkStart w:id="6" w:name="_Toc162797480"/>
      <w:bookmarkStart w:id="7" w:name="_Toc54935093"/>
      <w:r w:rsidRPr="00FB2906">
        <w:rPr>
          <w:rFonts w:ascii="Arial" w:hAnsi="Arial" w:cs="Arial"/>
          <w:caps w:val="0"/>
        </w:rPr>
        <w:t>Metodología</w:t>
      </w:r>
      <w:bookmarkEnd w:id="5"/>
      <w:bookmarkEnd w:id="6"/>
    </w:p>
    <w:p w14:paraId="2EC88688" w14:textId="113202E1" w:rsidR="000D09A0" w:rsidRPr="00FB2906" w:rsidRDefault="00437A70" w:rsidP="009837AA">
      <w:pPr>
        <w:pStyle w:val="Ttulo2"/>
        <w:rPr>
          <w:rFonts w:ascii="Arial" w:hAnsi="Arial"/>
        </w:rPr>
      </w:pPr>
      <w:bookmarkStart w:id="8" w:name="_Toc162797404"/>
      <w:bookmarkStart w:id="9" w:name="_Toc162797481"/>
      <w:bookmarkEnd w:id="7"/>
      <w:r w:rsidRPr="00FB2906">
        <w:rPr>
          <w:rFonts w:ascii="Arial" w:hAnsi="Arial"/>
          <w:caps w:val="0"/>
        </w:rPr>
        <w:t>Recolección de datos y preparación del modelo</w:t>
      </w:r>
      <w:bookmarkEnd w:id="8"/>
      <w:bookmarkEnd w:id="9"/>
    </w:p>
    <w:p w14:paraId="03C02BF8" w14:textId="5CF7CD15" w:rsidR="000D09A0" w:rsidRPr="00FB2906" w:rsidRDefault="003E5B3E" w:rsidP="009837AA">
      <w:pPr>
        <w:pStyle w:val="Ttulo3"/>
        <w:rPr>
          <w:rFonts w:ascii="Arial" w:hAnsi="Arial" w:cs="Arial"/>
        </w:rPr>
      </w:pPr>
      <w:bookmarkStart w:id="10" w:name="_Toc162797405"/>
      <w:bookmarkStart w:id="11" w:name="_Toc162797482"/>
      <w:r w:rsidRPr="00FB2906">
        <w:rPr>
          <w:rFonts w:ascii="Arial" w:hAnsi="Arial" w:cs="Arial"/>
        </w:rPr>
        <w:t>Preparación de los datos</w:t>
      </w:r>
      <w:bookmarkEnd w:id="10"/>
      <w:bookmarkEnd w:id="11"/>
    </w:p>
    <w:p w14:paraId="74AA782C" w14:textId="77777777" w:rsidR="003E5B3E" w:rsidRDefault="003E5B3E" w:rsidP="009837AA">
      <w:pPr>
        <w:rPr>
          <w:rFonts w:ascii="Arial" w:hAnsi="Arial" w:cs="Arial"/>
        </w:rPr>
      </w:pPr>
    </w:p>
    <w:p w14:paraId="2EA509D2" w14:textId="23CCDB05" w:rsidR="009837AA" w:rsidRDefault="00AE4FEB" w:rsidP="009837AA">
      <w:pPr>
        <w:rPr>
          <w:rFonts w:ascii="Arial" w:hAnsi="Arial" w:cs="Arial"/>
        </w:rPr>
      </w:pPr>
      <w:r>
        <w:rPr>
          <w:rFonts w:ascii="Arial" w:hAnsi="Arial" w:cs="Arial"/>
        </w:rPr>
        <w:t xml:space="preserve">En primera instancia, se </w:t>
      </w:r>
      <w:r w:rsidR="180D7232" w:rsidRPr="180D7232">
        <w:rPr>
          <w:rFonts w:ascii="Arial" w:hAnsi="Arial" w:cs="Arial"/>
        </w:rPr>
        <w:t>recopilan</w:t>
      </w:r>
      <w:r>
        <w:rPr>
          <w:rFonts w:ascii="Arial" w:hAnsi="Arial" w:cs="Arial"/>
        </w:rPr>
        <w:t xml:space="preserve"> datos provenientes de bases de datos como NHANES,</w:t>
      </w:r>
      <w:r w:rsidR="0051105D">
        <w:rPr>
          <w:rFonts w:ascii="Arial" w:hAnsi="Arial" w:cs="Arial"/>
        </w:rPr>
        <w:t xml:space="preserve"> acerca de hábitos alimenticios, medidas corporales y cuestionarios varios de interés.</w:t>
      </w:r>
    </w:p>
    <w:p w14:paraId="218F175F" w14:textId="77777777" w:rsidR="00171D17" w:rsidRDefault="00171D17" w:rsidP="009837AA">
      <w:pPr>
        <w:rPr>
          <w:rFonts w:ascii="Arial" w:hAnsi="Arial" w:cs="Arial"/>
        </w:rPr>
      </w:pPr>
    </w:p>
    <w:p w14:paraId="5BE3E68A" w14:textId="1163FD31" w:rsidR="00F82D72" w:rsidRDefault="00160021" w:rsidP="009837AA">
      <w:pPr>
        <w:rPr>
          <w:rFonts w:ascii="Arial" w:hAnsi="Arial" w:cs="Arial"/>
        </w:rPr>
      </w:pPr>
      <w:r>
        <w:rPr>
          <w:rFonts w:ascii="Arial" w:hAnsi="Arial" w:cs="Arial"/>
        </w:rPr>
        <w:t xml:space="preserve">Para </w:t>
      </w:r>
      <w:r w:rsidR="002C641B">
        <w:rPr>
          <w:rFonts w:ascii="Arial" w:hAnsi="Arial" w:cs="Arial"/>
        </w:rPr>
        <w:t>proporcionar una respuesta sobre problemas</w:t>
      </w:r>
      <w:r>
        <w:rPr>
          <w:rFonts w:ascii="Arial" w:hAnsi="Arial" w:cs="Arial"/>
        </w:rPr>
        <w:t xml:space="preserve"> genéticos</w:t>
      </w:r>
      <w:r w:rsidR="002C641B">
        <w:rPr>
          <w:rFonts w:ascii="Arial" w:hAnsi="Arial" w:cs="Arial"/>
        </w:rPr>
        <w:t xml:space="preserve"> y los relacionados con diferentes sintomatologías y patologías</w:t>
      </w:r>
      <w:r>
        <w:rPr>
          <w:rFonts w:ascii="Arial" w:hAnsi="Arial" w:cs="Arial"/>
        </w:rPr>
        <w:t xml:space="preserve">, se podrán escoger </w:t>
      </w:r>
      <w:r w:rsidR="00F82D72">
        <w:rPr>
          <w:rFonts w:ascii="Arial" w:hAnsi="Arial" w:cs="Arial"/>
        </w:rPr>
        <w:t xml:space="preserve">directamente </w:t>
      </w:r>
      <w:r w:rsidR="00A07ABC">
        <w:rPr>
          <w:rFonts w:ascii="Arial" w:hAnsi="Arial" w:cs="Arial"/>
        </w:rPr>
        <w:t>distintos</w:t>
      </w:r>
      <w:r w:rsidR="002C641B">
        <w:rPr>
          <w:rFonts w:ascii="Arial" w:hAnsi="Arial" w:cs="Arial"/>
        </w:rPr>
        <w:t xml:space="preserve"> documentos presentes en </w:t>
      </w:r>
      <w:r w:rsidR="00CD6E76">
        <w:rPr>
          <w:rFonts w:ascii="Arial" w:hAnsi="Arial" w:cs="Arial"/>
        </w:rPr>
        <w:t xml:space="preserve">lugares como </w:t>
      </w:r>
      <w:commentRangeStart w:id="12"/>
      <w:r w:rsidR="000101C5">
        <w:rPr>
          <w:rFonts w:ascii="Arial" w:hAnsi="Arial" w:cs="Arial"/>
        </w:rPr>
        <w:t xml:space="preserve">PubMed </w:t>
      </w:r>
      <w:commentRangeEnd w:id="12"/>
      <w:r w:rsidR="00862459">
        <w:rPr>
          <w:rStyle w:val="Refdecomentario"/>
        </w:rPr>
        <w:commentReference w:id="12"/>
      </w:r>
      <w:r w:rsidR="00F82D72">
        <w:rPr>
          <w:rFonts w:ascii="Arial" w:hAnsi="Arial" w:cs="Arial"/>
        </w:rPr>
        <w:t>o documentos relacionados que podremos subir directamente al modelo.</w:t>
      </w:r>
    </w:p>
    <w:p w14:paraId="6150F227" w14:textId="77777777" w:rsidR="0077509E" w:rsidRPr="00FB2906" w:rsidRDefault="0077509E" w:rsidP="009837AA">
      <w:pPr>
        <w:rPr>
          <w:rFonts w:ascii="Arial" w:hAnsi="Arial" w:cs="Arial"/>
        </w:rPr>
      </w:pPr>
    </w:p>
    <w:p w14:paraId="535DEEFD" w14:textId="32791A20" w:rsidR="00873C4A" w:rsidRPr="00FB2906" w:rsidRDefault="00873C4A" w:rsidP="009837AA">
      <w:pPr>
        <w:pStyle w:val="Ttulo3"/>
        <w:rPr>
          <w:rFonts w:ascii="Arial" w:hAnsi="Arial" w:cs="Arial"/>
        </w:rPr>
      </w:pPr>
      <w:bookmarkStart w:id="13" w:name="_Toc162797406"/>
      <w:bookmarkStart w:id="14" w:name="_Toc162797483"/>
      <w:r w:rsidRPr="00FB2906">
        <w:rPr>
          <w:rFonts w:ascii="Arial" w:hAnsi="Arial" w:cs="Arial"/>
        </w:rPr>
        <w:t>Entrenamiento del modelo</w:t>
      </w:r>
      <w:bookmarkEnd w:id="13"/>
      <w:bookmarkEnd w:id="14"/>
    </w:p>
    <w:p w14:paraId="4AF5FEE5" w14:textId="77777777" w:rsidR="003E5B3E" w:rsidRDefault="003E5B3E" w:rsidP="009837AA">
      <w:pPr>
        <w:rPr>
          <w:rFonts w:ascii="Arial" w:hAnsi="Arial" w:cs="Arial"/>
        </w:rPr>
      </w:pPr>
    </w:p>
    <w:p w14:paraId="4FBF1331" w14:textId="2A94D71A" w:rsidR="00576A56" w:rsidRDefault="00576A56" w:rsidP="009837AA">
      <w:pPr>
        <w:rPr>
          <w:rFonts w:ascii="Arial" w:hAnsi="Arial" w:cs="Arial"/>
        </w:rPr>
      </w:pPr>
      <w:r>
        <w:rPr>
          <w:rFonts w:ascii="Arial" w:hAnsi="Arial" w:cs="Arial"/>
        </w:rPr>
        <w:t xml:space="preserve">Se deberán escoger bien los </w:t>
      </w:r>
      <w:r w:rsidR="006D25A1">
        <w:rPr>
          <w:rFonts w:ascii="Arial" w:hAnsi="Arial" w:cs="Arial"/>
        </w:rPr>
        <w:t>h</w:t>
      </w:r>
      <w:r>
        <w:rPr>
          <w:rFonts w:ascii="Arial" w:hAnsi="Arial" w:cs="Arial"/>
        </w:rPr>
        <w:t>iperparámetros como el batch-size</w:t>
      </w:r>
      <w:r w:rsidR="00590F11">
        <w:rPr>
          <w:rFonts w:ascii="Arial" w:hAnsi="Arial" w:cs="Arial"/>
        </w:rPr>
        <w:t>, epochs, sequence lengt</w:t>
      </w:r>
      <w:r w:rsidR="00AF5A50">
        <w:rPr>
          <w:rFonts w:ascii="Arial" w:hAnsi="Arial" w:cs="Arial"/>
        </w:rPr>
        <w:t>h</w:t>
      </w:r>
      <w:r w:rsidR="00C720F9">
        <w:rPr>
          <w:rFonts w:ascii="Arial" w:hAnsi="Arial" w:cs="Arial"/>
        </w:rPr>
        <w:t xml:space="preserve"> y el learning rate</w:t>
      </w:r>
      <w:r w:rsidR="00590F11">
        <w:rPr>
          <w:rFonts w:ascii="Arial" w:hAnsi="Arial" w:cs="Arial"/>
        </w:rPr>
        <w:t xml:space="preserve"> (el cual cabe la posibilidad de ajustar de manera dinámica gracias al Fast.ai)</w:t>
      </w:r>
      <w:r w:rsidR="00C720F9">
        <w:rPr>
          <w:rFonts w:ascii="Arial" w:hAnsi="Arial" w:cs="Arial"/>
        </w:rPr>
        <w:t>.</w:t>
      </w:r>
    </w:p>
    <w:p w14:paraId="41E81E88" w14:textId="77777777" w:rsidR="00C720F9" w:rsidRDefault="00C720F9" w:rsidP="009837AA">
      <w:pPr>
        <w:rPr>
          <w:rFonts w:ascii="Arial" w:hAnsi="Arial" w:cs="Arial"/>
        </w:rPr>
      </w:pPr>
    </w:p>
    <w:p w14:paraId="563FCAB9" w14:textId="2DD30B41" w:rsidR="009837AA" w:rsidRDefault="0033565D" w:rsidP="009837AA">
      <w:pPr>
        <w:rPr>
          <w:rFonts w:ascii="Arial" w:hAnsi="Arial" w:cs="Arial"/>
        </w:rPr>
      </w:pPr>
      <w:r>
        <w:rPr>
          <w:rFonts w:ascii="Arial" w:hAnsi="Arial" w:cs="Arial"/>
        </w:rPr>
        <w:t>Para</w:t>
      </w:r>
      <w:r w:rsidR="00876BED">
        <w:rPr>
          <w:rFonts w:ascii="Arial" w:hAnsi="Arial" w:cs="Arial"/>
        </w:rPr>
        <w:t xml:space="preserve"> entrenar</w:t>
      </w:r>
      <w:r>
        <w:rPr>
          <w:rFonts w:ascii="Arial" w:hAnsi="Arial" w:cs="Arial"/>
        </w:rPr>
        <w:t xml:space="preserve"> </w:t>
      </w:r>
      <w:r w:rsidR="001D38EA">
        <w:rPr>
          <w:rFonts w:ascii="Arial" w:hAnsi="Arial" w:cs="Arial"/>
        </w:rPr>
        <w:t xml:space="preserve">los </w:t>
      </w:r>
      <w:r w:rsidR="009F6015">
        <w:rPr>
          <w:rFonts w:ascii="Arial" w:hAnsi="Arial" w:cs="Arial"/>
        </w:rPr>
        <w:t xml:space="preserve">LLM se podrán usar </w:t>
      </w:r>
      <w:r w:rsidR="00F82D72">
        <w:rPr>
          <w:rFonts w:ascii="Arial" w:hAnsi="Arial" w:cs="Arial"/>
        </w:rPr>
        <w:t>distint</w:t>
      </w:r>
      <w:r w:rsidR="009F6015">
        <w:rPr>
          <w:rFonts w:ascii="Arial" w:hAnsi="Arial" w:cs="Arial"/>
        </w:rPr>
        <w:t xml:space="preserve">os modelos extraídos de HuggingFace como RoBERTa, </w:t>
      </w:r>
      <w:r w:rsidR="00044686">
        <w:rPr>
          <w:rFonts w:ascii="Arial" w:hAnsi="Arial" w:cs="Arial"/>
        </w:rPr>
        <w:t>Mistral-7B o gemma-7b.</w:t>
      </w:r>
    </w:p>
    <w:p w14:paraId="1264D8FF" w14:textId="77777777" w:rsidR="009837AA" w:rsidRPr="00FB2906" w:rsidRDefault="009837AA" w:rsidP="009837AA">
      <w:pPr>
        <w:rPr>
          <w:rFonts w:ascii="Arial" w:hAnsi="Arial" w:cs="Arial"/>
        </w:rPr>
      </w:pPr>
    </w:p>
    <w:p w14:paraId="6844A634" w14:textId="77777777" w:rsidR="00C4131E" w:rsidRPr="00FB2906" w:rsidRDefault="00C4131E" w:rsidP="009837AA">
      <w:pPr>
        <w:pStyle w:val="Ttulo2"/>
        <w:rPr>
          <w:rFonts w:ascii="Arial" w:hAnsi="Arial"/>
        </w:rPr>
      </w:pPr>
      <w:bookmarkStart w:id="15" w:name="_Toc162797407"/>
      <w:bookmarkStart w:id="16" w:name="_Toc162797484"/>
      <w:bookmarkStart w:id="17" w:name="_Toc54935097"/>
      <w:r w:rsidRPr="00FB2906">
        <w:rPr>
          <w:rFonts w:ascii="Arial" w:hAnsi="Arial"/>
          <w:caps w:val="0"/>
        </w:rPr>
        <w:t>Desarrollo del prototipo de la web</w:t>
      </w:r>
      <w:bookmarkEnd w:id="15"/>
      <w:bookmarkEnd w:id="16"/>
    </w:p>
    <w:p w14:paraId="3C7E4B26" w14:textId="17D0B116" w:rsidR="000D09A0" w:rsidRPr="00FB2906" w:rsidRDefault="004A0D7D" w:rsidP="009837AA">
      <w:pPr>
        <w:pStyle w:val="Ttulo3"/>
        <w:rPr>
          <w:rFonts w:ascii="Arial" w:hAnsi="Arial" w:cs="Arial"/>
        </w:rPr>
      </w:pPr>
      <w:bookmarkStart w:id="18" w:name="_Toc162797408"/>
      <w:bookmarkStart w:id="19" w:name="_Toc162797485"/>
      <w:bookmarkEnd w:id="17"/>
      <w:r w:rsidRPr="00FB2906">
        <w:rPr>
          <w:rFonts w:ascii="Arial" w:hAnsi="Arial" w:cs="Arial"/>
        </w:rPr>
        <w:t>Consideraciones para el desarrollo de la web</w:t>
      </w:r>
      <w:bookmarkEnd w:id="18"/>
      <w:bookmarkEnd w:id="19"/>
    </w:p>
    <w:p w14:paraId="3ED14808" w14:textId="77777777" w:rsidR="00D4108A" w:rsidRPr="00FB2906" w:rsidRDefault="00D4108A" w:rsidP="009837AA">
      <w:pPr>
        <w:rPr>
          <w:rFonts w:ascii="Arial" w:hAnsi="Arial" w:cs="Arial"/>
        </w:rPr>
      </w:pPr>
    </w:p>
    <w:p w14:paraId="335B4CD1" w14:textId="05339F3E" w:rsidR="00D4108A" w:rsidRPr="00FB2906" w:rsidRDefault="00D4108A" w:rsidP="009837AA">
      <w:pPr>
        <w:rPr>
          <w:rFonts w:ascii="Arial" w:hAnsi="Arial" w:cs="Arial"/>
        </w:rPr>
      </w:pPr>
      <w:r w:rsidRPr="00FB2906">
        <w:rPr>
          <w:rFonts w:ascii="Arial" w:hAnsi="Arial" w:cs="Arial"/>
        </w:rPr>
        <w:t>Se tendrá en cuenta un diseño sencillo y minimalista</w:t>
      </w:r>
      <w:r w:rsidR="00A94E3D" w:rsidRPr="00FB2906">
        <w:rPr>
          <w:rFonts w:ascii="Arial" w:hAnsi="Arial" w:cs="Arial"/>
        </w:rPr>
        <w:t>, con un buen uso de espacios en blanco para crear una sensación de amplitud y orden</w:t>
      </w:r>
      <w:r w:rsidR="006343F3" w:rsidRPr="00FB2906">
        <w:rPr>
          <w:rFonts w:ascii="Arial" w:hAnsi="Arial" w:cs="Arial"/>
        </w:rPr>
        <w:t>. Junto con el uso de una tipografía y paletas de colores atractiva y que se adapten al estilo de la aplicación.</w:t>
      </w:r>
    </w:p>
    <w:p w14:paraId="641DFADF" w14:textId="77777777" w:rsidR="00763A13" w:rsidRPr="00FB2906" w:rsidRDefault="00763A13" w:rsidP="009837AA">
      <w:pPr>
        <w:rPr>
          <w:rFonts w:ascii="Arial" w:hAnsi="Arial" w:cs="Arial"/>
        </w:rPr>
      </w:pPr>
    </w:p>
    <w:p w14:paraId="06C8E446" w14:textId="362B5610" w:rsidR="006343F3" w:rsidRPr="00FB2906" w:rsidRDefault="006343F3" w:rsidP="009837AA">
      <w:pPr>
        <w:rPr>
          <w:rFonts w:ascii="Arial" w:hAnsi="Arial" w:cs="Arial"/>
        </w:rPr>
      </w:pPr>
      <w:r w:rsidRPr="00FB2906">
        <w:rPr>
          <w:rFonts w:ascii="Arial" w:hAnsi="Arial" w:cs="Arial"/>
        </w:rPr>
        <w:t xml:space="preserve">Por último, se podrán incluir imágenes y videos </w:t>
      </w:r>
      <w:r w:rsidR="00763A13" w:rsidRPr="00FB2906">
        <w:rPr>
          <w:rFonts w:ascii="Arial" w:hAnsi="Arial" w:cs="Arial"/>
        </w:rPr>
        <w:t>que sean relevantes para el contenido de la aplicación</w:t>
      </w:r>
    </w:p>
    <w:p w14:paraId="1FBBD201" w14:textId="77777777" w:rsidR="00763A13" w:rsidRPr="00FB2906" w:rsidRDefault="00763A13" w:rsidP="009837AA">
      <w:pPr>
        <w:rPr>
          <w:rFonts w:ascii="Arial" w:hAnsi="Arial" w:cs="Arial"/>
        </w:rPr>
      </w:pPr>
    </w:p>
    <w:p w14:paraId="62412D91" w14:textId="4CAD510F" w:rsidR="002E6D90" w:rsidRPr="00FB2906" w:rsidRDefault="00306570" w:rsidP="009837AA">
      <w:pPr>
        <w:rPr>
          <w:rFonts w:ascii="Arial" w:hAnsi="Arial" w:cs="Arial"/>
        </w:rPr>
      </w:pPr>
      <w:r w:rsidRPr="00FB2906">
        <w:rPr>
          <w:rFonts w:ascii="Arial" w:hAnsi="Arial" w:cs="Arial"/>
        </w:rPr>
        <w:t>Con relación a</w:t>
      </w:r>
      <w:r w:rsidR="002E6D90" w:rsidRPr="00FB2906">
        <w:rPr>
          <w:rFonts w:ascii="Arial" w:hAnsi="Arial" w:cs="Arial"/>
        </w:rPr>
        <w:t xml:space="preserve"> la parte de programación, se escribirá un código limpio y organizado</w:t>
      </w:r>
      <w:r w:rsidR="00D77414" w:rsidRPr="00FB2906">
        <w:rPr>
          <w:rFonts w:ascii="Arial" w:hAnsi="Arial" w:cs="Arial"/>
        </w:rPr>
        <w:t xml:space="preserve"> con los comentarios pertinentes explicando su funcionamiento, junto al uso de librerías necesarias.</w:t>
      </w:r>
    </w:p>
    <w:p w14:paraId="228D56E5" w14:textId="37FA9166" w:rsidR="00306570" w:rsidRPr="00FB2906" w:rsidRDefault="00306570" w:rsidP="009837AA">
      <w:pPr>
        <w:rPr>
          <w:rFonts w:ascii="Arial" w:hAnsi="Arial" w:cs="Arial"/>
        </w:rPr>
      </w:pPr>
      <w:r w:rsidRPr="00FB2906">
        <w:rPr>
          <w:rFonts w:ascii="Arial" w:hAnsi="Arial" w:cs="Arial"/>
        </w:rPr>
        <w:t>Para el desarrollo de la aplicación web</w:t>
      </w:r>
      <w:r w:rsidR="009D7257" w:rsidRPr="00FB2906">
        <w:rPr>
          <w:rFonts w:ascii="Arial" w:hAnsi="Arial" w:cs="Arial"/>
        </w:rPr>
        <w:t xml:space="preserve"> se hará uso e Python Flask</w:t>
      </w:r>
      <w:r w:rsidR="00081F20" w:rsidRPr="00FB2906">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9837AA">
      <w:pPr>
        <w:rPr>
          <w:rFonts w:ascii="Arial" w:hAnsi="Arial" w:cs="Arial"/>
        </w:rPr>
      </w:pPr>
    </w:p>
    <w:p w14:paraId="55F205C7" w14:textId="77777777" w:rsidR="00D4108A" w:rsidRPr="00FB2906" w:rsidRDefault="00D4108A" w:rsidP="009837AA">
      <w:pPr>
        <w:rPr>
          <w:rFonts w:ascii="Arial" w:hAnsi="Arial" w:cs="Arial"/>
        </w:rPr>
      </w:pPr>
    </w:p>
    <w:p w14:paraId="4A3D1A13" w14:textId="043DFB4F" w:rsidR="004A0D7D" w:rsidRDefault="00B44220" w:rsidP="009837AA">
      <w:pPr>
        <w:pStyle w:val="Ttulo3"/>
        <w:rPr>
          <w:rFonts w:ascii="Arial" w:hAnsi="Arial" w:cs="Arial"/>
        </w:rPr>
      </w:pPr>
      <w:bookmarkStart w:id="20" w:name="_Toc162797409"/>
      <w:bookmarkStart w:id="21" w:name="_Toc162797486"/>
      <w:r w:rsidRPr="00FB2906">
        <w:rPr>
          <w:rFonts w:ascii="Arial" w:hAnsi="Arial" w:cs="Arial"/>
        </w:rPr>
        <w:t>Pasos para el desarrollo de nuestra web</w:t>
      </w:r>
      <w:bookmarkEnd w:id="20"/>
      <w:bookmarkEnd w:id="21"/>
    </w:p>
    <w:p w14:paraId="58473E0F" w14:textId="77777777" w:rsidR="00284D33" w:rsidRPr="00284D33" w:rsidRDefault="00284D33" w:rsidP="00284D33"/>
    <w:p w14:paraId="0833F9B7" w14:textId="77777777" w:rsidR="00196B40" w:rsidRPr="00FB2906" w:rsidRDefault="00196B40" w:rsidP="009837AA">
      <w:pPr>
        <w:pStyle w:val="Ttulo4"/>
        <w:rPr>
          <w:rFonts w:ascii="Arial" w:hAnsi="Arial" w:cs="Arial"/>
        </w:rPr>
      </w:pPr>
      <w:r w:rsidRPr="00FB2906">
        <w:rPr>
          <w:rFonts w:ascii="Arial" w:hAnsi="Arial" w:cs="Arial"/>
        </w:rPr>
        <w:t>Identificar funcionalidades clave</w:t>
      </w:r>
    </w:p>
    <w:p w14:paraId="2EB82A14" w14:textId="77777777" w:rsidR="00EB6149" w:rsidRPr="00FB2906" w:rsidRDefault="00EB6149" w:rsidP="009837AA">
      <w:pPr>
        <w:rPr>
          <w:rFonts w:ascii="Arial" w:hAnsi="Arial" w:cs="Arial"/>
        </w:rPr>
      </w:pPr>
    </w:p>
    <w:p w14:paraId="7C231A0C" w14:textId="2C5DB90B" w:rsidR="009444D7" w:rsidRPr="00FB2906" w:rsidRDefault="009444D7" w:rsidP="009837AA">
      <w:pPr>
        <w:rPr>
          <w:rFonts w:ascii="Arial" w:hAnsi="Arial" w:cs="Arial"/>
        </w:rPr>
      </w:pPr>
      <w:r w:rsidRPr="00FB2906">
        <w:rPr>
          <w:rFonts w:ascii="Arial" w:hAnsi="Arial" w:cs="Arial"/>
        </w:rPr>
        <w:t>Para la web, estarán presentes distintas funcionalidades</w:t>
      </w:r>
      <w:r w:rsidR="00483473" w:rsidRPr="00FB2906">
        <w:rPr>
          <w:rFonts w:ascii="Arial" w:hAnsi="Arial" w:cs="Arial"/>
        </w:rPr>
        <w:t>:</w:t>
      </w:r>
    </w:p>
    <w:p w14:paraId="7FA8AED3" w14:textId="77777777" w:rsidR="00EB6149" w:rsidRPr="00FB2906" w:rsidRDefault="00EB6149" w:rsidP="009837AA">
      <w:pPr>
        <w:rPr>
          <w:rFonts w:ascii="Arial" w:hAnsi="Arial" w:cs="Arial"/>
        </w:rPr>
      </w:pPr>
    </w:p>
    <w:p w14:paraId="098C5831" w14:textId="65C46DDD" w:rsidR="002104D0" w:rsidRPr="00FB2906" w:rsidRDefault="002104D0" w:rsidP="009837AA">
      <w:pPr>
        <w:rPr>
          <w:rFonts w:ascii="Arial" w:hAnsi="Arial" w:cs="Arial"/>
        </w:rPr>
      </w:pPr>
      <w:r w:rsidRPr="00FB2906">
        <w:rPr>
          <w:rFonts w:ascii="Arial" w:hAnsi="Arial" w:cs="Arial"/>
        </w:rPr>
        <w:t>Inicio de Sesión/Registro: Permitiremos a los usuarios crear una cuenta y/o iniciar sesión para acceder a sus datos personalizados y recomendaciones de manera segura.</w:t>
      </w:r>
    </w:p>
    <w:p w14:paraId="7F2AF18D" w14:textId="77777777" w:rsidR="00DE2D42" w:rsidRPr="00FB2906" w:rsidRDefault="00DE2D42" w:rsidP="009837AA">
      <w:pPr>
        <w:rPr>
          <w:rFonts w:ascii="Arial" w:hAnsi="Arial" w:cs="Arial"/>
        </w:rPr>
      </w:pPr>
      <w:r w:rsidRPr="00FB2906">
        <w:rPr>
          <w:rFonts w:ascii="Arial" w:hAnsi="Arial" w:cs="Arial"/>
        </w:rPr>
        <w:t>Generación de Recomendaciones Personalizadas: Una vez ingresados los datos, nuestro algoritmo analizará esta información para generar recomendaciones personalizadas de estilo de vida, incluyendo dieta, ejercicio, y otros hábitos saludables.</w:t>
      </w:r>
    </w:p>
    <w:p w14:paraId="2D81BCBD" w14:textId="77777777" w:rsidR="00DE2D42" w:rsidRPr="00FB2906" w:rsidRDefault="00DE2D42" w:rsidP="009837AA">
      <w:pPr>
        <w:rPr>
          <w:rFonts w:ascii="Arial" w:hAnsi="Arial" w:cs="Arial"/>
        </w:rPr>
      </w:pPr>
      <w:r w:rsidRPr="00FB2906">
        <w:rPr>
          <w:rFonts w:ascii="Arial" w:hAnsi="Arial" w:cs="Arial"/>
        </w:rPr>
        <w:t>Visualización de Resultados: Presentaremos los resultados y recomendaciones en una página de resultados de fácil lectura, que puede incluir gráficos, listas y explicaciones textuales.</w:t>
      </w:r>
    </w:p>
    <w:p w14:paraId="653264B7" w14:textId="77777777" w:rsidR="00DE2D42" w:rsidRPr="00FB2906" w:rsidRDefault="00DE2D42" w:rsidP="009837AA">
      <w:pPr>
        <w:rPr>
          <w:rFonts w:ascii="Arial" w:hAnsi="Arial" w:cs="Arial"/>
        </w:rPr>
      </w:pPr>
      <w:r w:rsidRPr="00FB2906">
        <w:rPr>
          <w:rFonts w:ascii="Arial" w:hAnsi="Arial" w:cs="Arial"/>
        </w:rPr>
        <w:t>Página de Contacto/Soporte: Incluiremos una sección donde los usuarios puedan enviar preguntas, comentarios o solicitar soporte técnico.</w:t>
      </w:r>
    </w:p>
    <w:p w14:paraId="4079F616" w14:textId="36B1451C" w:rsidR="002104D0" w:rsidRPr="00FB2906" w:rsidRDefault="00DE2D42" w:rsidP="009837AA">
      <w:pPr>
        <w:rPr>
          <w:rFonts w:ascii="Arial" w:hAnsi="Arial" w:cs="Arial"/>
        </w:rPr>
      </w:pPr>
      <w:r w:rsidRPr="00FB2906">
        <w:rPr>
          <w:rFonts w:ascii="Arial" w:hAnsi="Arial" w:cs="Arial"/>
        </w:rPr>
        <w:t xml:space="preserve">Sección de Información y Ayuda: Proporcionaremos una página con información sobre cómo utilizar la web </w:t>
      </w:r>
      <w:proofErr w:type="gramStart"/>
      <w:r w:rsidRPr="00FB2906">
        <w:rPr>
          <w:rFonts w:ascii="Arial" w:hAnsi="Arial" w:cs="Arial"/>
        </w:rPr>
        <w:t>app</w:t>
      </w:r>
      <w:proofErr w:type="gramEnd"/>
      <w:r w:rsidRPr="00FB2906">
        <w:rPr>
          <w:rFonts w:ascii="Arial" w:hAnsi="Arial" w:cs="Arial"/>
        </w:rPr>
        <w:t>, la ciencia detrás de las recomendaciones y consejos generales de salud.</w:t>
      </w:r>
    </w:p>
    <w:p w14:paraId="0B75C289" w14:textId="77777777" w:rsidR="00437A70" w:rsidRPr="00FB2906" w:rsidRDefault="00437A70" w:rsidP="009837AA">
      <w:pPr>
        <w:rPr>
          <w:rFonts w:ascii="Arial" w:hAnsi="Arial" w:cs="Arial"/>
        </w:rPr>
      </w:pPr>
    </w:p>
    <w:p w14:paraId="435D96D1" w14:textId="07E2C434" w:rsidR="00DE2D42" w:rsidRPr="00FB2906" w:rsidRDefault="005C49EB" w:rsidP="009837AA">
      <w:pPr>
        <w:pStyle w:val="Ttulo4"/>
        <w:rPr>
          <w:rFonts w:ascii="Arial" w:hAnsi="Arial" w:cs="Arial"/>
        </w:rPr>
      </w:pPr>
      <w:r w:rsidRPr="00FB2906">
        <w:rPr>
          <w:rFonts w:ascii="Arial" w:hAnsi="Arial" w:cs="Arial"/>
        </w:rPr>
        <w:t>Wireframes</w:t>
      </w:r>
    </w:p>
    <w:p w14:paraId="17A4C582" w14:textId="62D9A978" w:rsidR="00205A2D" w:rsidRPr="00FB2906" w:rsidRDefault="00205A2D" w:rsidP="009837AA">
      <w:pPr>
        <w:pStyle w:val="NormalWeb"/>
        <w:shd w:val="clear" w:color="auto" w:fill="FFFFFF"/>
        <w:spacing w:before="0" w:beforeAutospacing="0" w:after="300" w:afterAutospacing="0" w:line="360" w:lineRule="auto"/>
        <w:jc w:val="both"/>
        <w:rPr>
          <w:rFonts w:ascii="Arial" w:hAnsi="Arial" w:cs="Arial"/>
        </w:rPr>
      </w:pPr>
      <w:r w:rsidRPr="00FB2906">
        <w:rPr>
          <w:rFonts w:ascii="Arial" w:hAnsi="Arial" w:cs="Arial"/>
        </w:rPr>
        <w:t xml:space="preserve">Procederemos a esbozar wireframes para nuestras páginas clave utilizando herramientas como Balsamiq o papel y lápiz para los bocetos iniciales. Nos centraremos en la página de inicio con opciones de inicio de sesión/registro. </w:t>
      </w:r>
    </w:p>
    <w:p w14:paraId="0BDDB080" w14:textId="15A24AD6" w:rsidR="00BF6E55" w:rsidRPr="00FB2906" w:rsidRDefault="005B2FDF"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En cuanto a la organización del formulario de datos genómicos y biométricos, nos aseguraremos</w:t>
      </w:r>
      <w:r w:rsidR="00271B58" w:rsidRPr="00FB2906">
        <w:rPr>
          <w:rFonts w:ascii="Arial" w:hAnsi="Arial" w:cs="Arial"/>
        </w:rPr>
        <w:t xml:space="preserve"> d</w:t>
      </w:r>
      <w:r w:rsidR="00BF6E55" w:rsidRPr="00FB2906">
        <w:rPr>
          <w:rFonts w:ascii="Arial" w:hAnsi="Arial" w:cs="Arial"/>
        </w:rPr>
        <w:t>e que el formulario esté bien organizado, agrupando los campos relacionados y utilizando indicaciones claras para cada tipo de dato.</w:t>
      </w:r>
    </w:p>
    <w:p w14:paraId="346E0D28" w14:textId="77777777" w:rsidR="00271B58"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p>
    <w:p w14:paraId="52C8CF5A" w14:textId="7DAEECFD" w:rsidR="00BF6E55"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 xml:space="preserve">Se incluirán elementos visuales, considerando </w:t>
      </w:r>
      <w:r w:rsidR="00BF6E55" w:rsidRPr="00FB2906">
        <w:rPr>
          <w:rFonts w:ascii="Arial" w:hAnsi="Arial" w:cs="Arial"/>
        </w:rPr>
        <w:t>añadir íconos o pequeñas ilustraciones que puedan hacer el formulario más intuitivo y menos monótono.</w:t>
      </w:r>
    </w:p>
    <w:p w14:paraId="7711C731" w14:textId="77777777" w:rsidR="00271B58"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p>
    <w:p w14:paraId="7CC79A04" w14:textId="41DC1831" w:rsidR="00BF6E55"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r w:rsidRPr="00FB2906">
        <w:rPr>
          <w:rFonts w:ascii="Arial" w:hAnsi="Arial" w:cs="Arial"/>
        </w:rPr>
        <w:t>Y para facilitar la navegación, se incluirán</w:t>
      </w:r>
      <w:r w:rsidR="00BF6E55" w:rsidRPr="00FB2906">
        <w:rPr>
          <w:rFonts w:ascii="Arial" w:hAnsi="Arial" w:cs="Arial"/>
        </w:rPr>
        <w:t xml:space="preserve"> botones claros para enviar o cargar datos, y </w:t>
      </w:r>
      <w:r w:rsidR="007D428D" w:rsidRPr="00FB2906">
        <w:rPr>
          <w:rFonts w:ascii="Arial" w:hAnsi="Arial" w:cs="Arial"/>
        </w:rPr>
        <w:t>asegurarse</w:t>
      </w:r>
      <w:r w:rsidR="00BF6E55" w:rsidRPr="00FB2906">
        <w:rPr>
          <w:rFonts w:ascii="Arial" w:hAnsi="Arial" w:cs="Arial"/>
        </w:rPr>
        <w:t xml:space="preserve"> de que los usuarios puedan navegar fácilmente a través del formulario.</w:t>
      </w:r>
    </w:p>
    <w:p w14:paraId="70F52AD6" w14:textId="106C81FE" w:rsidR="00205A2D" w:rsidRPr="00FB2906" w:rsidRDefault="00205A2D" w:rsidP="009837AA">
      <w:pPr>
        <w:rPr>
          <w:rFonts w:ascii="Arial" w:hAnsi="Arial" w:cs="Arial"/>
        </w:rPr>
      </w:pPr>
    </w:p>
    <w:p w14:paraId="7D97EA0C" w14:textId="17DB2AAA" w:rsidR="00873C4A" w:rsidRPr="00FB2906" w:rsidRDefault="00196B40" w:rsidP="009837AA">
      <w:pPr>
        <w:pStyle w:val="Ttulo4"/>
        <w:rPr>
          <w:rFonts w:ascii="Arial" w:hAnsi="Arial" w:cs="Arial"/>
        </w:rPr>
      </w:pPr>
      <w:r w:rsidRPr="00FB2906">
        <w:rPr>
          <w:rFonts w:ascii="Arial" w:hAnsi="Arial" w:cs="Arial"/>
        </w:rPr>
        <w:t>Diseño de Interfaz de Usuario</w:t>
      </w:r>
    </w:p>
    <w:p w14:paraId="43F75FC0" w14:textId="77777777" w:rsidR="00EB6149" w:rsidRPr="00FB2906" w:rsidRDefault="00EB6149" w:rsidP="009837AA">
      <w:pPr>
        <w:rPr>
          <w:rFonts w:ascii="Arial" w:hAnsi="Arial" w:cs="Arial"/>
        </w:rPr>
      </w:pPr>
    </w:p>
    <w:p w14:paraId="48A88E63" w14:textId="15C3CB58" w:rsidR="00EB6149" w:rsidRPr="00FB2906" w:rsidRDefault="00EB6149" w:rsidP="009837AA">
      <w:pPr>
        <w:rPr>
          <w:rFonts w:ascii="Arial" w:hAnsi="Arial" w:cs="Arial"/>
          <w:color w:val="0D0D0D"/>
        </w:rPr>
      </w:pPr>
      <w:r w:rsidRPr="00FB2906">
        <w:rPr>
          <w:rFonts w:ascii="Arial" w:hAnsi="Arial" w:cs="Arial"/>
          <w:color w:val="0D0D0D"/>
        </w:rPr>
        <w:t>Con base en nuestros wireframes, diseñamos una interfaz de usuario atractiva y funcional, teniendo en cuenta las mejores prácticas de UX.</w:t>
      </w:r>
    </w:p>
    <w:p w14:paraId="78C1ED72" w14:textId="77777777" w:rsidR="00EB6149" w:rsidRPr="00FB2906" w:rsidRDefault="00EB6149" w:rsidP="009837AA">
      <w:pPr>
        <w:rPr>
          <w:rFonts w:ascii="Arial" w:hAnsi="Arial" w:cs="Arial"/>
        </w:rPr>
      </w:pPr>
    </w:p>
    <w:p w14:paraId="01E62067" w14:textId="5FFCE4F6" w:rsidR="00794730" w:rsidRPr="00FB2906" w:rsidRDefault="00794730" w:rsidP="009837AA">
      <w:pPr>
        <w:pStyle w:val="Ttulo4"/>
        <w:rPr>
          <w:rFonts w:ascii="Arial" w:hAnsi="Arial" w:cs="Arial"/>
        </w:rPr>
      </w:pPr>
      <w:r w:rsidRPr="00FB2906">
        <w:rPr>
          <w:rFonts w:ascii="Arial" w:hAnsi="Arial" w:cs="Arial"/>
        </w:rPr>
        <w:t>Prototipo interactivo</w:t>
      </w:r>
    </w:p>
    <w:p w14:paraId="0B98C16B" w14:textId="77777777" w:rsidR="0072614B" w:rsidRPr="00FB2906" w:rsidRDefault="0072614B" w:rsidP="009837AA">
      <w:pPr>
        <w:rPr>
          <w:rFonts w:ascii="Arial" w:hAnsi="Arial" w:cs="Arial"/>
        </w:rPr>
      </w:pPr>
    </w:p>
    <w:p w14:paraId="18D65D65" w14:textId="33DAD771"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Creamos un prototipo interactivo utilizando herramientas como </w:t>
      </w:r>
      <w:proofErr w:type="spellStart"/>
      <w:r w:rsidRPr="00FB2906">
        <w:rPr>
          <w:rFonts w:ascii="Arial" w:hAnsi="Arial" w:cs="Arial"/>
          <w:color w:val="0D0D0D"/>
        </w:rPr>
        <w:t>Figma</w:t>
      </w:r>
      <w:proofErr w:type="spellEnd"/>
      <w:r w:rsidRPr="00FB2906">
        <w:rPr>
          <w:rFonts w:ascii="Arial" w:hAnsi="Arial" w:cs="Arial"/>
          <w:color w:val="0D0D0D"/>
        </w:rPr>
        <w:t>, que nos permitirá simular la experiencia del usuario con la aplicación.</w:t>
      </w:r>
    </w:p>
    <w:p w14:paraId="0DC35B98" w14:textId="77777777"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3AEDFDBC" w:rsidR="00794730" w:rsidRPr="00FB2906" w:rsidRDefault="00794730" w:rsidP="009837AA">
      <w:pPr>
        <w:pStyle w:val="Ttulo4"/>
        <w:rPr>
          <w:rFonts w:ascii="Arial" w:hAnsi="Arial" w:cs="Arial"/>
        </w:rPr>
      </w:pPr>
      <w:r w:rsidRPr="00FB2906">
        <w:rPr>
          <w:rFonts w:ascii="Arial" w:hAnsi="Arial" w:cs="Arial"/>
        </w:rPr>
        <w:t>Selección del estilo visual</w:t>
      </w:r>
    </w:p>
    <w:p w14:paraId="2CA85A16" w14:textId="77777777" w:rsidR="0072614B" w:rsidRPr="00FB2906" w:rsidRDefault="0072614B" w:rsidP="009837AA">
      <w:pPr>
        <w:rPr>
          <w:rFonts w:ascii="Arial" w:hAnsi="Arial" w:cs="Arial"/>
        </w:rPr>
      </w:pPr>
    </w:p>
    <w:p w14:paraId="7BCF71FD" w14:textId="5CC3FBD3" w:rsidR="0072614B" w:rsidRPr="00FB2906" w:rsidRDefault="0072614B" w:rsidP="009837AA">
      <w:pPr>
        <w:rPr>
          <w:rFonts w:ascii="Arial" w:hAnsi="Arial" w:cs="Arial"/>
        </w:rPr>
      </w:pPr>
      <w:r w:rsidRPr="00FB2906">
        <w:rPr>
          <w:rFonts w:ascii="Arial" w:hAnsi="Arial" w:cs="Arial"/>
          <w:color w:val="0D0D0D"/>
        </w:rPr>
        <w:t xml:space="preserve">Definimos nuestra paleta de colores y tipografía para asegurar que nuestra aplicación sea visualmente coherente y atractiva. Utilicemos herramientas como </w:t>
      </w:r>
      <w:proofErr w:type="spellStart"/>
      <w:r w:rsidRPr="00FB2906">
        <w:rPr>
          <w:rFonts w:ascii="Arial" w:hAnsi="Arial" w:cs="Arial"/>
          <w:color w:val="0D0D0D"/>
        </w:rPr>
        <w:t>Khroma</w:t>
      </w:r>
      <w:proofErr w:type="spellEnd"/>
      <w:r w:rsidRPr="00FB2906">
        <w:rPr>
          <w:rFonts w:ascii="Arial" w:hAnsi="Arial" w:cs="Arial"/>
          <w:color w:val="0D0D0D"/>
        </w:rPr>
        <w:t xml:space="preserve"> para seleccionar colores que se ajusten a nuestra marca y público objetivo.</w:t>
      </w:r>
    </w:p>
    <w:p w14:paraId="05A16DE9" w14:textId="77777777" w:rsidR="0072614B" w:rsidRPr="00FB2906" w:rsidRDefault="0072614B" w:rsidP="009837AA">
      <w:pPr>
        <w:rPr>
          <w:rFonts w:ascii="Arial" w:hAnsi="Arial" w:cs="Arial"/>
        </w:rPr>
      </w:pPr>
    </w:p>
    <w:p w14:paraId="7AA20D06" w14:textId="6E5767F1" w:rsidR="00794730" w:rsidRPr="00FB2906" w:rsidRDefault="00226342" w:rsidP="009837AA">
      <w:pPr>
        <w:pStyle w:val="Ttulo4"/>
        <w:rPr>
          <w:rFonts w:ascii="Arial" w:hAnsi="Arial" w:cs="Arial"/>
        </w:rPr>
      </w:pPr>
      <w:r w:rsidRPr="00FB2906">
        <w:rPr>
          <w:rFonts w:ascii="Arial" w:hAnsi="Arial" w:cs="Arial"/>
        </w:rPr>
        <w:t>Recolección de Feedback</w:t>
      </w:r>
    </w:p>
    <w:p w14:paraId="19A26062" w14:textId="77777777" w:rsidR="00D402EB" w:rsidRPr="00FB2906" w:rsidRDefault="00D402EB" w:rsidP="009837AA">
      <w:pPr>
        <w:rPr>
          <w:rFonts w:ascii="Arial" w:hAnsi="Arial" w:cs="Arial"/>
        </w:rPr>
      </w:pPr>
    </w:p>
    <w:p w14:paraId="2A3F77D4" w14:textId="44A4A014" w:rsidR="00D402EB" w:rsidRPr="00FB2906" w:rsidRDefault="00D402EB" w:rsidP="009837AA">
      <w:pPr>
        <w:rPr>
          <w:rFonts w:ascii="Arial" w:hAnsi="Arial" w:cs="Arial"/>
          <w:color w:val="0D0D0D"/>
        </w:rPr>
      </w:pPr>
      <w:r w:rsidRPr="00FB2906">
        <w:rPr>
          <w:rFonts w:ascii="Arial" w:hAnsi="Arial" w:cs="Arial"/>
          <w:color w:val="0D0D0D"/>
        </w:rPr>
        <w:t>Presentemos nuestro prototipo a un grupo selecto para obtener su opinión y hagamos ajustes según sea necesario</w:t>
      </w:r>
    </w:p>
    <w:p w14:paraId="7918CC3B" w14:textId="77777777" w:rsidR="00D402EB" w:rsidRPr="00FB2906" w:rsidRDefault="00D402EB" w:rsidP="009837AA">
      <w:pPr>
        <w:rPr>
          <w:rFonts w:ascii="Arial" w:hAnsi="Arial" w:cs="Arial"/>
        </w:rPr>
      </w:pPr>
    </w:p>
    <w:p w14:paraId="4B68048D" w14:textId="66245B22" w:rsidR="00794730" w:rsidRPr="00FB2906" w:rsidRDefault="00226342" w:rsidP="009837AA">
      <w:pPr>
        <w:pStyle w:val="Ttulo4"/>
        <w:rPr>
          <w:rFonts w:ascii="Arial" w:hAnsi="Arial" w:cs="Arial"/>
        </w:rPr>
      </w:pPr>
      <w:r w:rsidRPr="00FB2906">
        <w:rPr>
          <w:rFonts w:ascii="Arial" w:hAnsi="Arial" w:cs="Arial"/>
        </w:rPr>
        <w:t>Desarrollo Front-End</w:t>
      </w:r>
    </w:p>
    <w:p w14:paraId="4410289F" w14:textId="77777777" w:rsidR="00D402EB" w:rsidRPr="00FB2906" w:rsidRDefault="00D402EB" w:rsidP="009837AA">
      <w:pPr>
        <w:rPr>
          <w:rFonts w:ascii="Arial" w:hAnsi="Arial" w:cs="Arial"/>
        </w:rPr>
      </w:pPr>
    </w:p>
    <w:p w14:paraId="559A4D77"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Con nuestro prototipo y el </w:t>
      </w:r>
      <w:proofErr w:type="spellStart"/>
      <w:r w:rsidRPr="00FB2906">
        <w:rPr>
          <w:rFonts w:ascii="Arial" w:hAnsi="Arial" w:cs="Arial"/>
          <w:color w:val="0D0D0D"/>
        </w:rPr>
        <w:t>feedback</w:t>
      </w:r>
      <w:proofErr w:type="spellEnd"/>
      <w:r w:rsidRPr="00FB2906">
        <w:rPr>
          <w:rFonts w:ascii="Arial" w:hAnsi="Arial" w:cs="Arial"/>
          <w:color w:val="0D0D0D"/>
        </w:rPr>
        <w:t xml:space="preserve"> en mano, comencemos a codificar la interfaz de usuario. Podemos usar plantillas de Bootstrap para acelerar este proceso.</w:t>
      </w:r>
    </w:p>
    <w:p w14:paraId="1F79035A" w14:textId="77777777" w:rsidR="00D402EB" w:rsidRPr="00FB2906" w:rsidRDefault="00D402EB" w:rsidP="009837AA">
      <w:pPr>
        <w:rPr>
          <w:rFonts w:ascii="Arial" w:hAnsi="Arial" w:cs="Arial"/>
        </w:rPr>
      </w:pPr>
    </w:p>
    <w:p w14:paraId="1F1FC956" w14:textId="77777777" w:rsidR="00D402EB" w:rsidRPr="00FB2906" w:rsidRDefault="00D402EB" w:rsidP="009837AA">
      <w:pPr>
        <w:rPr>
          <w:rFonts w:ascii="Arial" w:hAnsi="Arial" w:cs="Arial"/>
        </w:rPr>
      </w:pPr>
    </w:p>
    <w:p w14:paraId="7BAFDD13" w14:textId="1B3E7C39" w:rsidR="00226342" w:rsidRPr="00FB2906" w:rsidRDefault="00226342" w:rsidP="009837AA">
      <w:pPr>
        <w:pStyle w:val="Ttulo4"/>
        <w:rPr>
          <w:rFonts w:ascii="Arial" w:hAnsi="Arial" w:cs="Arial"/>
        </w:rPr>
      </w:pPr>
      <w:r w:rsidRPr="00FB2906">
        <w:rPr>
          <w:rFonts w:ascii="Arial" w:hAnsi="Arial" w:cs="Arial"/>
        </w:rPr>
        <w:t>Desarrollo Back-End con Flask</w:t>
      </w:r>
    </w:p>
    <w:p w14:paraId="574B9F22" w14:textId="77777777" w:rsidR="00D402EB" w:rsidRPr="00FB2906" w:rsidRDefault="00D402EB" w:rsidP="009837AA">
      <w:pPr>
        <w:rPr>
          <w:rFonts w:ascii="Arial" w:hAnsi="Arial" w:cs="Arial"/>
        </w:rPr>
      </w:pPr>
    </w:p>
    <w:p w14:paraId="0AD7537F"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Simultáneamente, trabajamos en la configuración de </w:t>
      </w:r>
      <w:proofErr w:type="spellStart"/>
      <w:r w:rsidRPr="00FB2906">
        <w:rPr>
          <w:rFonts w:ascii="Arial" w:hAnsi="Arial" w:cs="Arial"/>
          <w:color w:val="0D0D0D"/>
        </w:rPr>
        <w:t>Flask</w:t>
      </w:r>
      <w:proofErr w:type="spellEnd"/>
      <w:r w:rsidRPr="00FB2906">
        <w:rPr>
          <w:rFonts w:ascii="Arial" w:hAnsi="Arial" w:cs="Arial"/>
          <w:color w:val="0D0D0D"/>
        </w:rPr>
        <w:t xml:space="preserve"> para nuestro back-</w:t>
      </w:r>
      <w:proofErr w:type="spellStart"/>
      <w:r w:rsidRPr="00FB2906">
        <w:rPr>
          <w:rFonts w:ascii="Arial" w:hAnsi="Arial" w:cs="Arial"/>
          <w:color w:val="0D0D0D"/>
        </w:rPr>
        <w:t>end</w:t>
      </w:r>
      <w:proofErr w:type="spellEnd"/>
      <w:r w:rsidRPr="00FB2906">
        <w:rPr>
          <w:rFonts w:ascii="Arial" w:hAnsi="Arial" w:cs="Arial"/>
          <w:color w:val="0D0D0D"/>
        </w:rPr>
        <w:t>, asegurándonos de que los datos del usuario se manejen de manera segura y eficiente.</w:t>
      </w:r>
    </w:p>
    <w:p w14:paraId="4E31A4D6" w14:textId="77777777" w:rsidR="00D402EB" w:rsidRPr="00FB2906" w:rsidRDefault="00D402EB" w:rsidP="009837AA">
      <w:pPr>
        <w:rPr>
          <w:rFonts w:ascii="Arial" w:hAnsi="Arial" w:cs="Arial"/>
        </w:rPr>
      </w:pPr>
    </w:p>
    <w:p w14:paraId="7A76C9A2" w14:textId="77777777" w:rsidR="00D402EB" w:rsidRPr="00FB2906" w:rsidRDefault="00D402EB" w:rsidP="009837AA">
      <w:pPr>
        <w:rPr>
          <w:rFonts w:ascii="Arial" w:hAnsi="Arial" w:cs="Arial"/>
        </w:rPr>
      </w:pPr>
    </w:p>
    <w:p w14:paraId="24C12494" w14:textId="5FA86011" w:rsidR="00226342" w:rsidRPr="00C62404" w:rsidRDefault="007211BC" w:rsidP="009837AA">
      <w:pPr>
        <w:pStyle w:val="Ttulo4"/>
        <w:rPr>
          <w:rFonts w:ascii="Arial" w:hAnsi="Arial" w:cs="Arial"/>
          <w:lang w:val="en-US"/>
        </w:rPr>
      </w:pPr>
      <w:proofErr w:type="spellStart"/>
      <w:r w:rsidRPr="00C62404">
        <w:rPr>
          <w:rFonts w:ascii="Arial" w:hAnsi="Arial" w:cs="Arial"/>
          <w:lang w:val="en-US"/>
        </w:rPr>
        <w:t>Integración</w:t>
      </w:r>
      <w:proofErr w:type="spellEnd"/>
      <w:r w:rsidRPr="00C62404">
        <w:rPr>
          <w:rFonts w:ascii="Arial" w:hAnsi="Arial" w:cs="Arial"/>
          <w:lang w:val="en-US"/>
        </w:rPr>
        <w:t xml:space="preserve"> Front-End y Back-End</w:t>
      </w:r>
    </w:p>
    <w:p w14:paraId="2AF6242B" w14:textId="77777777" w:rsidR="00D402EB" w:rsidRPr="00C62404" w:rsidRDefault="00D402EB" w:rsidP="009837AA">
      <w:pPr>
        <w:rPr>
          <w:rFonts w:ascii="Arial" w:hAnsi="Arial" w:cs="Arial"/>
          <w:lang w:val="en-US"/>
        </w:rPr>
      </w:pPr>
    </w:p>
    <w:p w14:paraId="3AE1F8DD"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Una vez que tengamos el </w:t>
      </w:r>
      <w:proofErr w:type="spellStart"/>
      <w:r w:rsidRPr="00FB2906">
        <w:rPr>
          <w:rFonts w:ascii="Arial" w:hAnsi="Arial" w:cs="Arial"/>
          <w:color w:val="0D0D0D"/>
        </w:rPr>
        <w:t>front-end</w:t>
      </w:r>
      <w:proofErr w:type="spellEnd"/>
      <w:r w:rsidRPr="00FB2906">
        <w:rPr>
          <w:rFonts w:ascii="Arial" w:hAnsi="Arial" w:cs="Arial"/>
          <w:color w:val="0D0D0D"/>
        </w:rPr>
        <w:t xml:space="preserve"> y el back-</w:t>
      </w:r>
      <w:proofErr w:type="spellStart"/>
      <w:r w:rsidRPr="00FB2906">
        <w:rPr>
          <w:rFonts w:ascii="Arial" w:hAnsi="Arial" w:cs="Arial"/>
          <w:color w:val="0D0D0D"/>
        </w:rPr>
        <w:t>end</w:t>
      </w:r>
      <w:proofErr w:type="spellEnd"/>
      <w:r w:rsidRPr="00FB2906">
        <w:rPr>
          <w:rFonts w:ascii="Arial" w:hAnsi="Arial" w:cs="Arial"/>
          <w:color w:val="0D0D0D"/>
        </w:rPr>
        <w:t xml:space="preserve"> listos, integremos ambos para que trabajen de forma fluida y cohesiva.</w:t>
      </w:r>
    </w:p>
    <w:p w14:paraId="38D33A70" w14:textId="77777777" w:rsidR="00D402EB" w:rsidRPr="00FB2906" w:rsidRDefault="00D402EB" w:rsidP="009837AA">
      <w:pPr>
        <w:rPr>
          <w:rFonts w:ascii="Arial" w:hAnsi="Arial" w:cs="Arial"/>
        </w:rPr>
      </w:pPr>
    </w:p>
    <w:p w14:paraId="196A5978" w14:textId="77777777" w:rsidR="00D402EB" w:rsidRPr="00FB2906" w:rsidRDefault="00D402EB" w:rsidP="009837AA">
      <w:pPr>
        <w:rPr>
          <w:rFonts w:ascii="Arial" w:hAnsi="Arial" w:cs="Arial"/>
        </w:rPr>
      </w:pPr>
    </w:p>
    <w:p w14:paraId="06F97BA4" w14:textId="37F013BF" w:rsidR="00B44220" w:rsidRPr="00FB2906" w:rsidRDefault="006F4267" w:rsidP="009837AA">
      <w:pPr>
        <w:pStyle w:val="Ttulo3"/>
        <w:rPr>
          <w:rFonts w:ascii="Arial" w:hAnsi="Arial" w:cs="Arial"/>
        </w:rPr>
      </w:pPr>
      <w:bookmarkStart w:id="22" w:name="_Toc162797410"/>
      <w:bookmarkStart w:id="23" w:name="_Toc162797487"/>
      <w:r w:rsidRPr="00FB2906">
        <w:rPr>
          <w:rFonts w:ascii="Arial" w:hAnsi="Arial" w:cs="Arial"/>
        </w:rPr>
        <w:t>Pruebas de validación</w:t>
      </w:r>
      <w:bookmarkEnd w:id="22"/>
      <w:bookmarkEnd w:id="23"/>
    </w:p>
    <w:p w14:paraId="62ABD66E" w14:textId="77777777" w:rsidR="00D4108A" w:rsidRPr="00FB2906" w:rsidRDefault="00D4108A" w:rsidP="009837AA">
      <w:pPr>
        <w:rPr>
          <w:rFonts w:ascii="Arial" w:hAnsi="Arial" w:cs="Arial"/>
        </w:rPr>
      </w:pPr>
    </w:p>
    <w:p w14:paraId="50490669" w14:textId="6B75237C" w:rsidR="00D4108A" w:rsidRPr="00CB595C" w:rsidRDefault="00D4108A" w:rsidP="009837AA">
      <w:pPr>
        <w:rPr>
          <w:rFonts w:ascii="Arial" w:hAnsi="Arial" w:cs="Arial"/>
        </w:rPr>
      </w:pPr>
      <w:r w:rsidRPr="00CB595C">
        <w:rPr>
          <w:rFonts w:ascii="Arial" w:hAnsi="Arial" w:cs="Arial"/>
        </w:rPr>
        <w:t xml:space="preserve">Realicemos pruebas exhaustivas para asegurarnos de que la web </w:t>
      </w:r>
      <w:proofErr w:type="gramStart"/>
      <w:r w:rsidRPr="00CB595C">
        <w:rPr>
          <w:rFonts w:ascii="Arial" w:hAnsi="Arial" w:cs="Arial"/>
        </w:rPr>
        <w:t>app</w:t>
      </w:r>
      <w:proofErr w:type="gramEnd"/>
      <w:r w:rsidRPr="00CB595C">
        <w:rPr>
          <w:rFonts w:ascii="Arial" w:hAnsi="Arial" w:cs="Arial"/>
        </w:rPr>
        <w:t xml:space="preserve"> funcione correctamente en diferentes dispositivos y navegadores, y que sea segura.</w:t>
      </w:r>
    </w:p>
    <w:p w14:paraId="591BB641" w14:textId="77777777" w:rsidR="00C4131E" w:rsidRDefault="00C4131E" w:rsidP="00C4131E">
      <w:pPr>
        <w:rPr>
          <w:rFonts w:ascii="Arial" w:hAnsi="Arial" w:cs="Arial"/>
        </w:rPr>
      </w:pPr>
    </w:p>
    <w:p w14:paraId="6A33176C" w14:textId="10D2BA41" w:rsidR="00D02DF8" w:rsidRDefault="00284D33" w:rsidP="00284D33">
      <w:pPr>
        <w:pStyle w:val="Ttulo2"/>
      </w:pPr>
      <w:r w:rsidRPr="00D02DF8">
        <w:rPr>
          <w:caps w:val="0"/>
        </w:rPr>
        <w:t xml:space="preserve">Esquema y funcionamiento formal del </w:t>
      </w:r>
      <w:r>
        <w:rPr>
          <w:caps w:val="0"/>
        </w:rPr>
        <w:t>RAG</w:t>
      </w:r>
    </w:p>
    <w:p w14:paraId="2AA49995" w14:textId="77777777" w:rsidR="00D02DF8" w:rsidRPr="00284D33" w:rsidRDefault="00D02DF8" w:rsidP="00D02DF8">
      <w:pPr>
        <w:rPr>
          <w:rFonts w:ascii="Arial" w:hAnsi="Arial" w:cs="Arial"/>
        </w:rPr>
      </w:pPr>
    </w:p>
    <w:p w14:paraId="6D3E4AA6" w14:textId="3D9D70C6" w:rsidR="00CB595C" w:rsidRPr="00284D33" w:rsidRDefault="00CB595C" w:rsidP="00CB595C">
      <w:pPr>
        <w:rPr>
          <w:rFonts w:ascii="Arial" w:hAnsi="Arial" w:cs="Arial"/>
        </w:rPr>
      </w:pPr>
      <w:r w:rsidRPr="00284D33">
        <w:rPr>
          <w:rFonts w:ascii="Arial" w:hAnsi="Arial" w:cs="Arial"/>
        </w:rPr>
        <w:t>Vamos a explicar paso a paso, cómo funciona el código del GitHub que hemos creado para este TFM. Y al mismo tiempo iremos revisando las herramientas que hemos utilizado, y su utilización técnica en el código Python.</w:t>
      </w:r>
    </w:p>
    <w:p w14:paraId="56285D59" w14:textId="77777777" w:rsidR="00CB595C" w:rsidRPr="00284D33" w:rsidRDefault="00CB595C" w:rsidP="00D02DF8">
      <w:pPr>
        <w:rPr>
          <w:rFonts w:ascii="Arial" w:hAnsi="Arial" w:cs="Arial"/>
        </w:rPr>
      </w:pPr>
    </w:p>
    <w:p w14:paraId="276DF54E" w14:textId="13E87964" w:rsidR="0051452C" w:rsidRPr="00284D33" w:rsidRDefault="0051452C" w:rsidP="0051452C">
      <w:pPr>
        <w:pStyle w:val="Ttulo3"/>
        <w:rPr>
          <w:rFonts w:ascii="Arial" w:hAnsi="Arial" w:cs="Arial"/>
        </w:rPr>
      </w:pPr>
      <w:r w:rsidRPr="00284D33">
        <w:rPr>
          <w:rFonts w:ascii="Arial" w:hAnsi="Arial" w:cs="Arial"/>
        </w:rPr>
        <w:t>Funcionamiento de llama3.py</w:t>
      </w:r>
    </w:p>
    <w:p w14:paraId="18B1944A" w14:textId="77777777" w:rsidR="0051452C" w:rsidRPr="00284D33" w:rsidRDefault="0051452C" w:rsidP="00D02DF8">
      <w:pPr>
        <w:rPr>
          <w:rFonts w:ascii="Arial" w:hAnsi="Arial" w:cs="Arial"/>
        </w:rPr>
      </w:pPr>
    </w:p>
    <w:p w14:paraId="58F08CDC" w14:textId="77777777" w:rsidR="00DD6740" w:rsidRPr="00284D33" w:rsidRDefault="00DD6740" w:rsidP="00DD6740">
      <w:pPr>
        <w:rPr>
          <w:rFonts w:ascii="Arial" w:hAnsi="Arial" w:cs="Arial"/>
        </w:rPr>
      </w:pPr>
      <w:r w:rsidRPr="00284D33">
        <w:rPr>
          <w:rFonts w:ascii="Arial" w:hAnsi="Arial" w:cs="Arial"/>
        </w:rPr>
        <w:t xml:space="preserve">Mostramos esquema gráfico mediante un diagrama </w:t>
      </w:r>
      <w:proofErr w:type="spellStart"/>
      <w:r w:rsidRPr="00284D33">
        <w:rPr>
          <w:rFonts w:ascii="Arial" w:hAnsi="Arial" w:cs="Arial"/>
        </w:rPr>
        <w:t>Mermaid</w:t>
      </w:r>
      <w:proofErr w:type="spellEnd"/>
      <w:r w:rsidRPr="00284D33">
        <w:rPr>
          <w:rFonts w:ascii="Arial" w:hAnsi="Arial" w:cs="Arial"/>
        </w:rPr>
        <w:t xml:space="preserve"> (</w:t>
      </w:r>
      <w:hyperlink w:anchor="MERMAID_LLAMA3" w:history="1">
        <w:r w:rsidRPr="00284D33">
          <w:rPr>
            <w:rStyle w:val="Hipervnculo"/>
            <w:rFonts w:ascii="Arial" w:hAnsi="Arial" w:cs="Arial"/>
          </w:rPr>
          <w:t xml:space="preserve">Anexo diagramas </w:t>
        </w:r>
        <w:proofErr w:type="spellStart"/>
        <w:r w:rsidRPr="00284D33">
          <w:rPr>
            <w:rStyle w:val="Hipervnculo"/>
            <w:rFonts w:ascii="Arial" w:hAnsi="Arial" w:cs="Arial"/>
          </w:rPr>
          <w:t>Mermaid</w:t>
        </w:r>
        <w:proofErr w:type="spellEnd"/>
        <w:r w:rsidRPr="00284D33">
          <w:rPr>
            <w:rStyle w:val="Hipervnculo"/>
            <w:rFonts w:ascii="Arial" w:hAnsi="Arial" w:cs="Arial"/>
          </w:rPr>
          <w:t>)</w:t>
        </w:r>
      </w:hyperlink>
      <w:r w:rsidRPr="00284D33">
        <w:rPr>
          <w:rFonts w:ascii="Arial" w:hAnsi="Arial" w:cs="Arial"/>
        </w:rPr>
        <w:t xml:space="preserve"> que ilustre el flujo de la aplicación. Este diagrama ayudará a visualizar cómo interactúan los diferentes componentes del sistema y cómo se procesan las consultas del usuario. </w:t>
      </w:r>
    </w:p>
    <w:p w14:paraId="4A154D9D" w14:textId="77777777" w:rsidR="00DD6740" w:rsidRPr="00284D33" w:rsidRDefault="00DD6740" w:rsidP="00D02DF8">
      <w:pPr>
        <w:rPr>
          <w:rFonts w:ascii="Arial" w:hAnsi="Arial" w:cs="Arial"/>
        </w:rPr>
      </w:pPr>
    </w:p>
    <w:p w14:paraId="55E43BA0" w14:textId="2FD04104" w:rsidR="001C7F4E" w:rsidRPr="00284D33" w:rsidRDefault="001C7F4E" w:rsidP="00F86492">
      <w:pPr>
        <w:jc w:val="center"/>
        <w:rPr>
          <w:rFonts w:ascii="Arial" w:hAnsi="Arial" w:cs="Arial"/>
        </w:rPr>
      </w:pPr>
      <w:r w:rsidRPr="00284D33">
        <w:rPr>
          <w:rFonts w:ascii="Arial" w:hAnsi="Arial" w:cs="Arial"/>
          <w:noProof/>
        </w:rPr>
        <w:drawing>
          <wp:inline distT="0" distB="0" distL="0" distR="0" wp14:anchorId="635B12C3" wp14:editId="0D1DBE32">
            <wp:extent cx="3123565" cy="7386955"/>
            <wp:effectExtent l="0" t="0" r="635" b="4445"/>
            <wp:docPr id="1409631472" name="Imagen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31472" name="Imagen 1">
                      <a:extLst>
                        <a:ext uri="{C183D7F6-B498-43B3-948B-1728B52AA6E4}">
                          <adec:decorative xmlns:adec="http://schemas.microsoft.com/office/drawing/2017/decorative" val="1"/>
                        </a:ext>
                      </a:extLst>
                    </pic:cNvPr>
                    <pic:cNvPicPr/>
                  </pic:nvPicPr>
                  <pic:blipFill>
                    <a:blip r:embed="rId15">
                      <a:extLst>
                        <a:ext uri="{28A0092B-C50C-407E-A947-70E740481C1C}">
                          <a14:useLocalDpi xmlns:a14="http://schemas.microsoft.com/office/drawing/2010/main" val="0"/>
                        </a:ext>
                      </a:extLst>
                    </a:blip>
                    <a:stretch>
                      <a:fillRect/>
                    </a:stretch>
                  </pic:blipFill>
                  <pic:spPr>
                    <a:xfrm>
                      <a:off x="0" y="0"/>
                      <a:ext cx="3123565" cy="7386955"/>
                    </a:xfrm>
                    <a:prstGeom prst="rect">
                      <a:avLst/>
                    </a:prstGeom>
                  </pic:spPr>
                </pic:pic>
              </a:graphicData>
            </a:graphic>
          </wp:inline>
        </w:drawing>
      </w:r>
    </w:p>
    <w:p w14:paraId="35ECCFE6" w14:textId="77777777" w:rsidR="00DD6740" w:rsidRPr="00284D33" w:rsidRDefault="00DD6740" w:rsidP="00D02DF8">
      <w:pPr>
        <w:rPr>
          <w:rFonts w:ascii="Arial" w:hAnsi="Arial" w:cs="Arial"/>
        </w:rPr>
      </w:pPr>
    </w:p>
    <w:p w14:paraId="64F62AE2" w14:textId="0C07CCCF" w:rsidR="0051452C" w:rsidRPr="00284D33" w:rsidRDefault="0051452C" w:rsidP="00F86492">
      <w:pPr>
        <w:pStyle w:val="Ttulo4"/>
        <w:rPr>
          <w:rFonts w:ascii="Arial" w:hAnsi="Arial" w:cs="Arial"/>
        </w:rPr>
      </w:pPr>
      <w:r w:rsidRPr="00284D33">
        <w:rPr>
          <w:rFonts w:ascii="Arial" w:hAnsi="Arial" w:cs="Arial"/>
        </w:rPr>
        <w:t>Integración de tecnologías</w:t>
      </w:r>
    </w:p>
    <w:p w14:paraId="6D02F490" w14:textId="77777777" w:rsidR="007876CB" w:rsidRPr="00284D33" w:rsidRDefault="007876CB" w:rsidP="007876CB">
      <w:pPr>
        <w:rPr>
          <w:rFonts w:ascii="Arial" w:hAnsi="Arial" w:cs="Arial"/>
        </w:rPr>
      </w:pPr>
    </w:p>
    <w:p w14:paraId="370A7B80" w14:textId="77777777" w:rsidR="007876CB" w:rsidRPr="00284D33" w:rsidRDefault="007876CB" w:rsidP="007876CB">
      <w:pPr>
        <w:pStyle w:val="Prrafodelista"/>
        <w:numPr>
          <w:ilvl w:val="0"/>
          <w:numId w:val="32"/>
        </w:numPr>
        <w:rPr>
          <w:rFonts w:ascii="Arial" w:hAnsi="Arial" w:cs="Arial"/>
        </w:rPr>
      </w:pPr>
      <w:r w:rsidRPr="00284D33">
        <w:rPr>
          <w:rFonts w:ascii="Arial" w:hAnsi="Arial" w:cs="Arial"/>
          <w:b/>
          <w:bCs/>
        </w:rPr>
        <w:t xml:space="preserve">Llama 3 y </w:t>
      </w:r>
      <w:proofErr w:type="spellStart"/>
      <w:r w:rsidRPr="00284D33">
        <w:rPr>
          <w:rFonts w:ascii="Arial" w:hAnsi="Arial" w:cs="Arial"/>
          <w:b/>
          <w:bCs/>
        </w:rPr>
        <w:t>Groq</w:t>
      </w:r>
      <w:proofErr w:type="spellEnd"/>
      <w:r w:rsidRPr="00284D33">
        <w:rPr>
          <w:rFonts w:ascii="Arial" w:hAnsi="Arial" w:cs="Arial"/>
        </w:rPr>
        <w:t xml:space="preserve">: Proporcionan el </w:t>
      </w:r>
      <w:proofErr w:type="spellStart"/>
      <w:r w:rsidRPr="00284D33">
        <w:rPr>
          <w:rFonts w:ascii="Arial" w:hAnsi="Arial" w:cs="Arial"/>
        </w:rPr>
        <w:t>backend</w:t>
      </w:r>
      <w:proofErr w:type="spellEnd"/>
      <w:r w:rsidRPr="00284D33">
        <w:rPr>
          <w:rFonts w:ascii="Arial" w:hAnsi="Arial" w:cs="Arial"/>
        </w:rPr>
        <w:t xml:space="preserve"> de procesamiento de lenguaje natural y aceleración de hardware, respectivamente.</w:t>
      </w:r>
    </w:p>
    <w:p w14:paraId="2830B95D" w14:textId="77777777" w:rsidR="007876CB" w:rsidRPr="00284D33" w:rsidRDefault="007876CB" w:rsidP="007876CB">
      <w:pPr>
        <w:pStyle w:val="Prrafodelista"/>
        <w:numPr>
          <w:ilvl w:val="0"/>
          <w:numId w:val="32"/>
        </w:numPr>
        <w:rPr>
          <w:rFonts w:ascii="Arial" w:hAnsi="Arial" w:cs="Arial"/>
        </w:rPr>
      </w:pPr>
      <w:proofErr w:type="spellStart"/>
      <w:r w:rsidRPr="00284D33">
        <w:rPr>
          <w:rFonts w:ascii="Arial" w:hAnsi="Arial" w:cs="Arial"/>
          <w:b/>
          <w:bCs/>
        </w:rPr>
        <w:t>LangChain</w:t>
      </w:r>
      <w:proofErr w:type="spellEnd"/>
      <w:r w:rsidRPr="00284D33">
        <w:rPr>
          <w:rFonts w:ascii="Arial" w:hAnsi="Arial" w:cs="Arial"/>
          <w:b/>
          <w:bCs/>
        </w:rPr>
        <w:t>:</w:t>
      </w:r>
      <w:r w:rsidRPr="00284D33">
        <w:rPr>
          <w:rFonts w:ascii="Arial" w:hAnsi="Arial" w:cs="Arial"/>
        </w:rPr>
        <w:t xml:space="preserve"> Facilita la orquestación de las diferentes etapas del proceso, desde la carga de documentos hasta la generación de respuestas.</w:t>
      </w:r>
    </w:p>
    <w:p w14:paraId="7043F2C8" w14:textId="77777777" w:rsidR="007876CB" w:rsidRPr="00284D33" w:rsidRDefault="007876CB" w:rsidP="007876CB">
      <w:pPr>
        <w:pStyle w:val="Prrafodelista"/>
        <w:numPr>
          <w:ilvl w:val="0"/>
          <w:numId w:val="32"/>
        </w:numPr>
        <w:rPr>
          <w:rFonts w:ascii="Arial" w:hAnsi="Arial" w:cs="Arial"/>
        </w:rPr>
      </w:pPr>
      <w:r w:rsidRPr="00284D33">
        <w:rPr>
          <w:rFonts w:ascii="Arial" w:hAnsi="Arial" w:cs="Arial"/>
          <w:b/>
          <w:bCs/>
        </w:rPr>
        <w:t>FAISS:</w:t>
      </w:r>
      <w:r w:rsidRPr="00284D33">
        <w:rPr>
          <w:rFonts w:ascii="Arial" w:hAnsi="Arial" w:cs="Arial"/>
        </w:rPr>
        <w:t xml:space="preserve"> Se utiliza para la gestión eficiente de la base de datos vectorial, permitiendo búsquedas rápidas y precisas.</w:t>
      </w:r>
    </w:p>
    <w:p w14:paraId="79C5E63A" w14:textId="77777777" w:rsidR="007876CB" w:rsidRPr="00284D33" w:rsidRDefault="007876CB" w:rsidP="007876CB">
      <w:pPr>
        <w:pStyle w:val="Prrafodelista"/>
        <w:numPr>
          <w:ilvl w:val="0"/>
          <w:numId w:val="32"/>
        </w:numPr>
        <w:rPr>
          <w:rFonts w:ascii="Arial" w:hAnsi="Arial" w:cs="Arial"/>
        </w:rPr>
      </w:pPr>
      <w:proofErr w:type="spellStart"/>
      <w:r w:rsidRPr="00284D33">
        <w:rPr>
          <w:rFonts w:ascii="Arial" w:hAnsi="Arial" w:cs="Arial"/>
          <w:b/>
          <w:bCs/>
        </w:rPr>
        <w:t>Streamlit</w:t>
      </w:r>
      <w:proofErr w:type="spellEnd"/>
      <w:r w:rsidRPr="00284D33">
        <w:rPr>
          <w:rFonts w:ascii="Arial" w:hAnsi="Arial" w:cs="Arial"/>
          <w:b/>
          <w:bCs/>
        </w:rPr>
        <w:t>:</w:t>
      </w:r>
      <w:r w:rsidRPr="00284D33">
        <w:rPr>
          <w:rFonts w:ascii="Arial" w:hAnsi="Arial" w:cs="Arial"/>
        </w:rPr>
        <w:t xml:space="preserve"> Ofrece una forma sencilla y efectiva de crear interfaces de usuario interactivas para aplicaciones de Python, permitiendo la interacción directa con el usuario.</w:t>
      </w:r>
      <w:r w:rsidRPr="00284D33">
        <w:rPr>
          <w:rFonts w:ascii="Arial" w:hAnsi="Arial" w:cs="Arial"/>
          <w:b/>
          <w:bCs/>
        </w:rPr>
        <w:t xml:space="preserve"> </w:t>
      </w:r>
    </w:p>
    <w:p w14:paraId="5EF9E3AF" w14:textId="77777777" w:rsidR="0051452C" w:rsidRPr="00284D33" w:rsidRDefault="0051452C" w:rsidP="00D02DF8">
      <w:pPr>
        <w:rPr>
          <w:rFonts w:ascii="Arial" w:hAnsi="Arial" w:cs="Arial"/>
        </w:rPr>
      </w:pPr>
    </w:p>
    <w:p w14:paraId="4D1B9AB2" w14:textId="77777777" w:rsidR="007876CB" w:rsidRPr="00284D33" w:rsidRDefault="007876CB" w:rsidP="00D02DF8">
      <w:pPr>
        <w:rPr>
          <w:rFonts w:ascii="Arial" w:hAnsi="Arial" w:cs="Arial"/>
        </w:rPr>
      </w:pPr>
    </w:p>
    <w:p w14:paraId="30A8B928" w14:textId="66E99115" w:rsidR="0051452C" w:rsidRPr="00284D33" w:rsidRDefault="0051452C" w:rsidP="00F86492">
      <w:pPr>
        <w:pStyle w:val="Ttulo4"/>
        <w:rPr>
          <w:rFonts w:ascii="Arial" w:hAnsi="Arial" w:cs="Arial"/>
        </w:rPr>
      </w:pPr>
      <w:r w:rsidRPr="00284D33">
        <w:rPr>
          <w:rFonts w:ascii="Arial" w:hAnsi="Arial" w:cs="Arial"/>
        </w:rPr>
        <w:t>Detalles del código</w:t>
      </w:r>
    </w:p>
    <w:p w14:paraId="53F2D721" w14:textId="59FE2456" w:rsidR="00D02DF8" w:rsidRPr="00284D33" w:rsidRDefault="00D02DF8" w:rsidP="00D02DF8">
      <w:pPr>
        <w:rPr>
          <w:rFonts w:ascii="Arial" w:hAnsi="Arial" w:cs="Arial"/>
        </w:rPr>
      </w:pPr>
    </w:p>
    <w:p w14:paraId="58A735D0"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Importaciones y Configuración Inicial:</w:t>
      </w:r>
    </w:p>
    <w:p w14:paraId="21C857C9"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importan módulos necesarios como </w:t>
      </w:r>
      <w:proofErr w:type="spellStart"/>
      <w:r w:rsidRPr="00284D33">
        <w:rPr>
          <w:rFonts w:ascii="Arial" w:hAnsi="Arial" w:cs="Arial"/>
          <w:b/>
          <w:bCs/>
        </w:rPr>
        <w:t>streamlit</w:t>
      </w:r>
      <w:proofErr w:type="spellEnd"/>
      <w:r w:rsidRPr="00284D33">
        <w:rPr>
          <w:rFonts w:ascii="Arial" w:hAnsi="Arial" w:cs="Arial"/>
        </w:rPr>
        <w:t xml:space="preserve">, </w:t>
      </w:r>
      <w:r w:rsidRPr="00284D33">
        <w:rPr>
          <w:rFonts w:ascii="Arial" w:hAnsi="Arial" w:cs="Arial"/>
          <w:b/>
          <w:bCs/>
        </w:rPr>
        <w:t>os</w:t>
      </w:r>
      <w:r w:rsidRPr="00284D33">
        <w:rPr>
          <w:rFonts w:ascii="Arial" w:hAnsi="Arial" w:cs="Arial"/>
        </w:rPr>
        <w:t xml:space="preserve">, y diversos componentes de </w:t>
      </w:r>
      <w:proofErr w:type="spellStart"/>
      <w:r w:rsidRPr="00284D33">
        <w:rPr>
          <w:rFonts w:ascii="Arial" w:hAnsi="Arial" w:cs="Arial"/>
          <w:b/>
          <w:bCs/>
        </w:rPr>
        <w:t>langchain</w:t>
      </w:r>
      <w:proofErr w:type="spellEnd"/>
      <w:r w:rsidRPr="00284D33">
        <w:rPr>
          <w:rFonts w:ascii="Arial" w:hAnsi="Arial" w:cs="Arial"/>
        </w:rPr>
        <w:t>.</w:t>
      </w:r>
    </w:p>
    <w:p w14:paraId="1DDC911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argan las claves API necesarias para Llama 3 y </w:t>
      </w:r>
      <w:proofErr w:type="spellStart"/>
      <w:r w:rsidRPr="00284D33">
        <w:rPr>
          <w:rFonts w:ascii="Arial" w:hAnsi="Arial" w:cs="Arial"/>
        </w:rPr>
        <w:t>Groq</w:t>
      </w:r>
      <w:proofErr w:type="spellEnd"/>
      <w:r w:rsidRPr="00284D33">
        <w:rPr>
          <w:rFonts w:ascii="Arial" w:hAnsi="Arial" w:cs="Arial"/>
        </w:rPr>
        <w:t xml:space="preserve"> a través de variables de entorno, asegurando que el acceso a estas </w:t>
      </w:r>
      <w:proofErr w:type="spellStart"/>
      <w:r w:rsidRPr="00284D33">
        <w:rPr>
          <w:rFonts w:ascii="Arial" w:hAnsi="Arial" w:cs="Arial"/>
        </w:rPr>
        <w:t>APIs</w:t>
      </w:r>
      <w:proofErr w:type="spellEnd"/>
      <w:r w:rsidRPr="00284D33">
        <w:rPr>
          <w:rFonts w:ascii="Arial" w:hAnsi="Arial" w:cs="Arial"/>
        </w:rPr>
        <w:t xml:space="preserve"> se maneje de manera segura.</w:t>
      </w:r>
    </w:p>
    <w:p w14:paraId="31B6D561"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 xml:space="preserve">Configuración de </w:t>
      </w:r>
      <w:proofErr w:type="spellStart"/>
      <w:r w:rsidRPr="00284D33">
        <w:rPr>
          <w:rFonts w:ascii="Arial" w:hAnsi="Arial" w:cs="Arial"/>
          <w:b/>
          <w:bCs/>
        </w:rPr>
        <w:t>Streamlit</w:t>
      </w:r>
      <w:proofErr w:type="spellEnd"/>
      <w:r w:rsidRPr="00284D33">
        <w:rPr>
          <w:rFonts w:ascii="Arial" w:hAnsi="Arial" w:cs="Arial"/>
          <w:b/>
          <w:bCs/>
        </w:rPr>
        <w:t>:</w:t>
      </w:r>
    </w:p>
    <w:p w14:paraId="4E24C2A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define el título de la aplicación de </w:t>
      </w:r>
      <w:proofErr w:type="spellStart"/>
      <w:r w:rsidRPr="00284D33">
        <w:rPr>
          <w:rFonts w:ascii="Arial" w:hAnsi="Arial" w:cs="Arial"/>
        </w:rPr>
        <w:t>Streamlit</w:t>
      </w:r>
      <w:proofErr w:type="spellEnd"/>
      <w:r w:rsidRPr="00284D33">
        <w:rPr>
          <w:rFonts w:ascii="Arial" w:hAnsi="Arial" w:cs="Arial"/>
        </w:rPr>
        <w:t>, estableciendo la interfaz de usuario inicial.</w:t>
      </w:r>
    </w:p>
    <w:p w14:paraId="734C6764"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 xml:space="preserve">Inicialización del Modelo LLM y Configuración del </w:t>
      </w:r>
      <w:proofErr w:type="spellStart"/>
      <w:r w:rsidRPr="00284D33">
        <w:rPr>
          <w:rFonts w:ascii="Arial" w:hAnsi="Arial" w:cs="Arial"/>
          <w:b/>
          <w:bCs/>
        </w:rPr>
        <w:t>Prompt</w:t>
      </w:r>
      <w:proofErr w:type="spellEnd"/>
      <w:r w:rsidRPr="00284D33">
        <w:rPr>
          <w:rFonts w:ascii="Arial" w:hAnsi="Arial" w:cs="Arial"/>
          <w:b/>
          <w:bCs/>
        </w:rPr>
        <w:t>:</w:t>
      </w:r>
    </w:p>
    <w:p w14:paraId="552768A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rea una instancia de </w:t>
      </w:r>
      <w:proofErr w:type="spellStart"/>
      <w:r w:rsidRPr="00284D33">
        <w:rPr>
          <w:rFonts w:ascii="Arial" w:hAnsi="Arial" w:cs="Arial"/>
          <w:b/>
          <w:bCs/>
        </w:rPr>
        <w:t>ChatGroq</w:t>
      </w:r>
      <w:proofErr w:type="spellEnd"/>
      <w:r w:rsidRPr="00284D33">
        <w:rPr>
          <w:rFonts w:ascii="Arial" w:hAnsi="Arial" w:cs="Arial"/>
        </w:rPr>
        <w:t xml:space="preserve"> usando la clave API de </w:t>
      </w:r>
      <w:proofErr w:type="spellStart"/>
      <w:r w:rsidRPr="00284D33">
        <w:rPr>
          <w:rFonts w:ascii="Arial" w:hAnsi="Arial" w:cs="Arial"/>
        </w:rPr>
        <w:t>Groq</w:t>
      </w:r>
      <w:proofErr w:type="spellEnd"/>
      <w:r w:rsidRPr="00284D33">
        <w:rPr>
          <w:rFonts w:ascii="Arial" w:hAnsi="Arial" w:cs="Arial"/>
        </w:rPr>
        <w:t xml:space="preserve"> y el modelo específico "Llama3-8b-8192".</w:t>
      </w:r>
    </w:p>
    <w:p w14:paraId="63E6BC49"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onfigura un </w:t>
      </w:r>
      <w:proofErr w:type="spellStart"/>
      <w:r w:rsidRPr="00284D33">
        <w:rPr>
          <w:rFonts w:ascii="Arial" w:hAnsi="Arial" w:cs="Arial"/>
          <w:b/>
          <w:bCs/>
        </w:rPr>
        <w:t>ChatPromptTemplate</w:t>
      </w:r>
      <w:proofErr w:type="spellEnd"/>
      <w:r w:rsidRPr="00284D33">
        <w:rPr>
          <w:rFonts w:ascii="Arial" w:hAnsi="Arial" w:cs="Arial"/>
        </w:rPr>
        <w:t xml:space="preserve"> para guiar cómo el modelo debe formular respuestas, instruyéndolo a responder preguntas basadas exclusivamente en el contexto proporcionado.</w:t>
      </w:r>
    </w:p>
    <w:p w14:paraId="25D232C2"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Vectorización y Manejo de Documentos:</w:t>
      </w:r>
    </w:p>
    <w:p w14:paraId="0BF20815"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define una función </w:t>
      </w:r>
      <w:proofErr w:type="spellStart"/>
      <w:r w:rsidRPr="00284D33">
        <w:rPr>
          <w:rFonts w:ascii="Arial" w:hAnsi="Arial" w:cs="Arial"/>
          <w:b/>
          <w:bCs/>
        </w:rPr>
        <w:t>vector_embedding</w:t>
      </w:r>
      <w:proofErr w:type="spellEnd"/>
      <w:r w:rsidRPr="00284D33">
        <w:rPr>
          <w:rFonts w:ascii="Arial" w:hAnsi="Arial" w:cs="Arial"/>
        </w:rPr>
        <w:t xml:space="preserve"> para manejar la carga, división y vectorización de documentos usando </w:t>
      </w:r>
      <w:proofErr w:type="spellStart"/>
      <w:r w:rsidRPr="00284D33">
        <w:rPr>
          <w:rFonts w:ascii="Arial" w:hAnsi="Arial" w:cs="Arial"/>
        </w:rPr>
        <w:t>PyPDF</w:t>
      </w:r>
      <w:proofErr w:type="spellEnd"/>
      <w:r w:rsidRPr="00284D33">
        <w:rPr>
          <w:rFonts w:ascii="Arial" w:hAnsi="Arial" w:cs="Arial"/>
        </w:rPr>
        <w:t xml:space="preserve"> para cargar documentos desde un directorio, seguido por FAISS para crear y manejar una base de datos vectorial de los documentos.</w:t>
      </w:r>
    </w:p>
    <w:p w14:paraId="3509A07C"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Esto prepara el sistema para realizar búsquedas eficientes de información relevante en respuesta a consultas del usuario.</w:t>
      </w:r>
    </w:p>
    <w:p w14:paraId="4D5E86B8" w14:textId="77777777" w:rsidR="00284D33" w:rsidRPr="00284D33" w:rsidRDefault="00284D33" w:rsidP="00284D33">
      <w:pPr>
        <w:pStyle w:val="Prrafodelista"/>
        <w:numPr>
          <w:ilvl w:val="0"/>
          <w:numId w:val="33"/>
        </w:numPr>
        <w:rPr>
          <w:rFonts w:ascii="Arial" w:hAnsi="Arial" w:cs="Arial"/>
          <w:b/>
          <w:bCs/>
        </w:rPr>
      </w:pPr>
      <w:r w:rsidRPr="00284D33">
        <w:rPr>
          <w:rFonts w:ascii="Arial" w:hAnsi="Arial" w:cs="Arial"/>
          <w:b/>
          <w:bCs/>
        </w:rPr>
        <w:t>Interacción del Usuario:</w:t>
      </w:r>
    </w:p>
    <w:p w14:paraId="3E631A3C"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Se proporciona un campo de texto donde los usuarios pueden ingresar sus preguntas.</w:t>
      </w:r>
    </w:p>
    <w:p w14:paraId="7AF23E05"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Un botón en la interfaz permite a los usuarios iniciar el proceso de vectorización de documentos, lo cual es necesario antes de que puedan realizarse búsquedas efectivas.</w:t>
      </w:r>
    </w:p>
    <w:p w14:paraId="3A4237EF" w14:textId="77777777" w:rsidR="00284D33" w:rsidRPr="00284D33" w:rsidRDefault="00284D33" w:rsidP="00284D33">
      <w:pPr>
        <w:pStyle w:val="Prrafodelista"/>
        <w:numPr>
          <w:ilvl w:val="0"/>
          <w:numId w:val="33"/>
        </w:numPr>
        <w:rPr>
          <w:rFonts w:ascii="Arial" w:hAnsi="Arial" w:cs="Arial"/>
          <w:b/>
          <w:bCs/>
        </w:rPr>
      </w:pPr>
      <w:r w:rsidRPr="00284D33">
        <w:rPr>
          <w:rFonts w:ascii="Arial" w:hAnsi="Arial" w:cs="Arial"/>
          <w:b/>
          <w:bCs/>
        </w:rPr>
        <w:t>Procesamiento de la Consulta y Presentación de Resultados:</w:t>
      </w:r>
    </w:p>
    <w:p w14:paraId="196897E1"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 xml:space="preserve">Al ingresar una pregunta y presionar el botón correspondiente, el sistema utiliza </w:t>
      </w:r>
      <w:proofErr w:type="spellStart"/>
      <w:r w:rsidRPr="00284D33">
        <w:rPr>
          <w:rFonts w:ascii="Arial" w:hAnsi="Arial" w:cs="Arial"/>
          <w:b/>
          <w:bCs/>
        </w:rPr>
        <w:t>create_retrieval_chain</w:t>
      </w:r>
      <w:proofErr w:type="spellEnd"/>
      <w:r w:rsidRPr="00284D33">
        <w:rPr>
          <w:rFonts w:ascii="Arial" w:hAnsi="Arial" w:cs="Arial"/>
        </w:rPr>
        <w:t xml:space="preserve"> para buscar y recuperar los documentos más relevantes, y luego </w:t>
      </w:r>
      <w:proofErr w:type="spellStart"/>
      <w:r w:rsidRPr="00284D33">
        <w:rPr>
          <w:rFonts w:ascii="Arial" w:hAnsi="Arial" w:cs="Arial"/>
          <w:b/>
          <w:bCs/>
        </w:rPr>
        <w:t>create_stuff_documents_chain</w:t>
      </w:r>
      <w:proofErr w:type="spellEnd"/>
      <w:r w:rsidRPr="00284D33">
        <w:rPr>
          <w:rFonts w:ascii="Arial" w:hAnsi="Arial" w:cs="Arial"/>
        </w:rPr>
        <w:t xml:space="preserve"> para generar respuestas basadas en esos documentos.</w:t>
      </w:r>
    </w:p>
    <w:p w14:paraId="5C975439"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Se mide y muestra el tiempo de respuesta, y las respuestas se presentan al usuario.</w:t>
      </w:r>
    </w:p>
    <w:p w14:paraId="34870578"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Un "</w:t>
      </w:r>
      <w:proofErr w:type="spellStart"/>
      <w:r w:rsidRPr="00284D33">
        <w:rPr>
          <w:rFonts w:ascii="Arial" w:hAnsi="Arial" w:cs="Arial"/>
        </w:rPr>
        <w:t>expander</w:t>
      </w:r>
      <w:proofErr w:type="spellEnd"/>
      <w:r w:rsidRPr="00284D33">
        <w:rPr>
          <w:rFonts w:ascii="Arial" w:hAnsi="Arial" w:cs="Arial"/>
        </w:rPr>
        <w:t xml:space="preserve">" de </w:t>
      </w:r>
      <w:proofErr w:type="spellStart"/>
      <w:r w:rsidRPr="00284D33">
        <w:rPr>
          <w:rFonts w:ascii="Arial" w:hAnsi="Arial" w:cs="Arial"/>
        </w:rPr>
        <w:t>Streamlit</w:t>
      </w:r>
      <w:proofErr w:type="spellEnd"/>
      <w:r w:rsidRPr="00284D33">
        <w:rPr>
          <w:rFonts w:ascii="Arial" w:hAnsi="Arial" w:cs="Arial"/>
        </w:rPr>
        <w:t xml:space="preserve"> se utiliza para mostrar los resultados detallados de la búsqueda, incluyendo los contenidos de los documentos recuperados.</w:t>
      </w:r>
    </w:p>
    <w:p w14:paraId="2C6B8CE9" w14:textId="77777777" w:rsidR="00284D33" w:rsidRPr="00284D33" w:rsidRDefault="00284D33" w:rsidP="00284D33">
      <w:pPr>
        <w:pStyle w:val="Prrafodelista"/>
        <w:ind w:left="1440"/>
        <w:rPr>
          <w:rFonts w:ascii="Arial" w:hAnsi="Arial" w:cs="Arial"/>
        </w:rPr>
      </w:pPr>
    </w:p>
    <w:p w14:paraId="1DD6E8A1" w14:textId="77777777" w:rsidR="00A869A1" w:rsidRPr="00D02DF8" w:rsidRDefault="00A869A1" w:rsidP="00D02DF8"/>
    <w:p w14:paraId="03588F41" w14:textId="77777777" w:rsidR="00C4131E" w:rsidRPr="00FB2906" w:rsidRDefault="00C4131E" w:rsidP="00C4131E">
      <w:pPr>
        <w:rPr>
          <w:rFonts w:ascii="Arial" w:hAnsi="Arial" w:cs="Arial"/>
        </w:rPr>
      </w:pPr>
    </w:p>
    <w:p w14:paraId="36768358" w14:textId="77777777" w:rsidR="00580491" w:rsidRPr="00FB2906" w:rsidRDefault="00580491" w:rsidP="00580491">
      <w:pPr>
        <w:rPr>
          <w:rFonts w:ascii="Arial" w:hAnsi="Arial" w:cs="Arial"/>
        </w:rPr>
      </w:pPr>
    </w:p>
    <w:p w14:paraId="7F39DCCF" w14:textId="39F9054F" w:rsidR="00580491" w:rsidRPr="00FB2906" w:rsidRDefault="00580491" w:rsidP="00580491">
      <w:pPr>
        <w:pStyle w:val="Ttulo1"/>
        <w:rPr>
          <w:rFonts w:ascii="Arial" w:hAnsi="Arial" w:cs="Arial"/>
          <w:caps w:val="0"/>
        </w:rPr>
      </w:pPr>
      <w:bookmarkStart w:id="24" w:name="_Toc162797411"/>
      <w:bookmarkStart w:id="25" w:name="_Toc162797488"/>
      <w:r w:rsidRPr="00FB2906">
        <w:rPr>
          <w:rFonts w:ascii="Arial" w:hAnsi="Arial" w:cs="Arial"/>
          <w:caps w:val="0"/>
        </w:rPr>
        <w:t>Resultados</w:t>
      </w:r>
      <w:bookmarkEnd w:id="24"/>
      <w:bookmarkEnd w:id="25"/>
    </w:p>
    <w:p w14:paraId="69D8EDA7" w14:textId="77777777" w:rsidR="00580491" w:rsidRPr="00580491" w:rsidRDefault="00580491" w:rsidP="00580491"/>
    <w:p w14:paraId="422214A2" w14:textId="77777777" w:rsidR="00580491" w:rsidRPr="000D09A0" w:rsidRDefault="00580491" w:rsidP="00580491">
      <w:pPr>
        <w:pStyle w:val="Ttulo2"/>
      </w:pPr>
      <w:bookmarkStart w:id="26" w:name="_Toc162797412"/>
      <w:bookmarkStart w:id="27" w:name="_Toc162797489"/>
      <w:r w:rsidRPr="000D09A0">
        <w:rPr>
          <w:caps w:val="0"/>
        </w:rPr>
        <w:t>“Título 2” del menú de estilos</w:t>
      </w:r>
      <w:bookmarkEnd w:id="26"/>
      <w:bookmarkEnd w:id="27"/>
    </w:p>
    <w:p w14:paraId="307E5315" w14:textId="77777777" w:rsidR="00580491" w:rsidRPr="000D09A0" w:rsidRDefault="00580491" w:rsidP="00580491">
      <w:pPr>
        <w:pStyle w:val="Ttulo3"/>
      </w:pPr>
      <w:bookmarkStart w:id="28" w:name="_Toc162797413"/>
      <w:bookmarkStart w:id="29" w:name="_Toc162797490"/>
      <w:r w:rsidRPr="000D09A0">
        <w:t>“Título 3” del menú de estilos</w:t>
      </w:r>
      <w:bookmarkEnd w:id="28"/>
      <w:bookmarkEnd w:id="29"/>
    </w:p>
    <w:p w14:paraId="79462A5C" w14:textId="77777777" w:rsidR="00580491" w:rsidRDefault="00580491" w:rsidP="00580491">
      <w:pPr>
        <w:pStyle w:val="Ttulo3"/>
      </w:pPr>
      <w:bookmarkStart w:id="30" w:name="_Toc162797414"/>
      <w:bookmarkStart w:id="31" w:name="_Toc162797491"/>
      <w:r w:rsidRPr="007E0007">
        <w:t>“Título 3” del menú de estilos</w:t>
      </w:r>
      <w:bookmarkEnd w:id="30"/>
      <w:bookmarkEnd w:id="31"/>
    </w:p>
    <w:p w14:paraId="13D4148B" w14:textId="77777777" w:rsidR="00580491" w:rsidRPr="000D09A0" w:rsidRDefault="00580491" w:rsidP="00580491">
      <w:pPr>
        <w:pStyle w:val="Ttulo4"/>
      </w:pPr>
      <w:r w:rsidRPr="000D09A0">
        <w:t>"Título 4" del menú de estilos</w:t>
      </w:r>
    </w:p>
    <w:p w14:paraId="4A24DB8E" w14:textId="77777777" w:rsidR="00580491" w:rsidRDefault="00580491" w:rsidP="00580491">
      <w:pPr>
        <w:pStyle w:val="Ttulo4"/>
      </w:pPr>
      <w:r w:rsidRPr="000D09A0">
        <w:t>"Título 4" del menú de estilos</w:t>
      </w:r>
    </w:p>
    <w:p w14:paraId="6301C657" w14:textId="77777777" w:rsidR="00580491" w:rsidRDefault="00580491" w:rsidP="00580491"/>
    <w:p w14:paraId="7C1EB594" w14:textId="0385C1B8" w:rsidR="00580491" w:rsidRPr="00FB2906" w:rsidRDefault="00580491" w:rsidP="00580491">
      <w:pPr>
        <w:pStyle w:val="Ttulo1"/>
        <w:rPr>
          <w:rFonts w:ascii="Arial" w:hAnsi="Arial" w:cs="Arial"/>
          <w:caps w:val="0"/>
        </w:rPr>
      </w:pPr>
      <w:bookmarkStart w:id="32" w:name="_Toc162797421"/>
      <w:bookmarkStart w:id="33" w:name="_Toc162797498"/>
      <w:r w:rsidRPr="00FB2906">
        <w:rPr>
          <w:rFonts w:ascii="Arial" w:hAnsi="Arial" w:cs="Arial"/>
          <w:caps w:val="0"/>
        </w:rPr>
        <w:t>Discusión</w:t>
      </w:r>
      <w:bookmarkEnd w:id="32"/>
      <w:bookmarkEnd w:id="33"/>
    </w:p>
    <w:p w14:paraId="4128F809" w14:textId="77777777" w:rsidR="00580491" w:rsidRPr="00580491" w:rsidRDefault="00580491" w:rsidP="00580491"/>
    <w:p w14:paraId="5BC0421E" w14:textId="77777777" w:rsidR="00580491" w:rsidRPr="000D09A0" w:rsidRDefault="00580491" w:rsidP="00580491">
      <w:pPr>
        <w:pStyle w:val="Ttulo2"/>
      </w:pPr>
      <w:bookmarkStart w:id="34" w:name="_Toc162797422"/>
      <w:bookmarkStart w:id="35" w:name="_Toc162797499"/>
      <w:r w:rsidRPr="000D09A0">
        <w:rPr>
          <w:caps w:val="0"/>
        </w:rPr>
        <w:t>“Título 2” del menú de estilos</w:t>
      </w:r>
      <w:bookmarkEnd w:id="34"/>
      <w:bookmarkEnd w:id="35"/>
    </w:p>
    <w:p w14:paraId="79B5525C" w14:textId="77777777" w:rsidR="00580491" w:rsidRPr="000D09A0" w:rsidRDefault="00580491" w:rsidP="00580491">
      <w:pPr>
        <w:pStyle w:val="Ttulo3"/>
      </w:pPr>
      <w:bookmarkStart w:id="36" w:name="_Toc162797423"/>
      <w:bookmarkStart w:id="37" w:name="_Toc162797500"/>
      <w:r w:rsidRPr="000D09A0">
        <w:t>“Título 3” del menú de estilos</w:t>
      </w:r>
      <w:bookmarkEnd w:id="36"/>
      <w:bookmarkEnd w:id="37"/>
    </w:p>
    <w:p w14:paraId="3C258EFB" w14:textId="77777777" w:rsidR="00580491" w:rsidRDefault="00580491" w:rsidP="00580491">
      <w:pPr>
        <w:pStyle w:val="Ttulo3"/>
      </w:pPr>
      <w:bookmarkStart w:id="38" w:name="_Toc162797424"/>
      <w:bookmarkStart w:id="39" w:name="_Toc162797501"/>
      <w:r w:rsidRPr="007E0007">
        <w:t>“Título 3” del menú de estilos</w:t>
      </w:r>
      <w:bookmarkEnd w:id="38"/>
      <w:bookmarkEnd w:id="39"/>
    </w:p>
    <w:p w14:paraId="07EAFAE5" w14:textId="77777777" w:rsidR="00580491" w:rsidRPr="000D09A0" w:rsidRDefault="00580491" w:rsidP="00580491">
      <w:pPr>
        <w:pStyle w:val="Ttulo4"/>
      </w:pPr>
      <w:r w:rsidRPr="000D09A0">
        <w:t>"Título 4" del menú de estilos</w:t>
      </w:r>
    </w:p>
    <w:p w14:paraId="5CA7D026" w14:textId="77777777" w:rsidR="00580491" w:rsidRDefault="00580491" w:rsidP="00580491">
      <w:pPr>
        <w:pStyle w:val="Ttulo4"/>
      </w:pPr>
      <w:r w:rsidRPr="000D09A0">
        <w:t>"Título 4" del menú de estilos</w:t>
      </w:r>
    </w:p>
    <w:p w14:paraId="306E30D0" w14:textId="77777777" w:rsidR="00580491" w:rsidRDefault="00580491" w:rsidP="00580491">
      <w:pPr>
        <w:rPr>
          <w:rFonts w:asciiTheme="majorHAnsi" w:hAnsiTheme="majorHAnsi" w:cs="Arial"/>
          <w:bCs/>
          <w:iCs/>
          <w:color w:val="0098CD"/>
          <w:sz w:val="28"/>
          <w:szCs w:val="28"/>
        </w:rPr>
      </w:pPr>
    </w:p>
    <w:p w14:paraId="43F532BC" w14:textId="77777777" w:rsidR="000817E5" w:rsidRDefault="000817E5" w:rsidP="00580491"/>
    <w:p w14:paraId="7632ABDD" w14:textId="2DC2331F" w:rsidR="00580491" w:rsidRPr="00FB2906" w:rsidRDefault="00580491" w:rsidP="00A208D8">
      <w:pPr>
        <w:pStyle w:val="Ttulo1"/>
        <w:rPr>
          <w:rFonts w:ascii="Arial" w:hAnsi="Arial" w:cs="Arial"/>
        </w:rPr>
      </w:pPr>
      <w:bookmarkStart w:id="40" w:name="_Toc162797431"/>
      <w:bookmarkStart w:id="41" w:name="_Toc162797508"/>
      <w:r w:rsidRPr="00FB2906">
        <w:rPr>
          <w:rFonts w:ascii="Arial" w:hAnsi="Arial" w:cs="Arial"/>
        </w:rPr>
        <w:t>Conclusiones</w:t>
      </w:r>
      <w:bookmarkEnd w:id="40"/>
      <w:bookmarkEnd w:id="41"/>
    </w:p>
    <w:p w14:paraId="10F82AAF" w14:textId="77777777" w:rsidR="00580491" w:rsidRPr="000D09A0" w:rsidRDefault="00580491" w:rsidP="00580491">
      <w:pPr>
        <w:pStyle w:val="Ttulo2"/>
      </w:pPr>
      <w:bookmarkStart w:id="42" w:name="_Toc162797432"/>
      <w:bookmarkStart w:id="43" w:name="_Toc162797509"/>
      <w:r w:rsidRPr="000D09A0">
        <w:rPr>
          <w:caps w:val="0"/>
        </w:rPr>
        <w:t>“Título 2” del menú de estilos</w:t>
      </w:r>
      <w:bookmarkEnd w:id="42"/>
      <w:bookmarkEnd w:id="43"/>
    </w:p>
    <w:p w14:paraId="1B8A368C" w14:textId="77777777" w:rsidR="00580491" w:rsidRPr="000D09A0" w:rsidRDefault="00580491" w:rsidP="00580491">
      <w:pPr>
        <w:pStyle w:val="Ttulo3"/>
      </w:pPr>
      <w:bookmarkStart w:id="44" w:name="_Toc162797433"/>
      <w:bookmarkStart w:id="45" w:name="_Toc162797510"/>
      <w:r w:rsidRPr="000D09A0">
        <w:t>“Título 3” del menú de estilos</w:t>
      </w:r>
      <w:bookmarkEnd w:id="44"/>
      <w:bookmarkEnd w:id="45"/>
    </w:p>
    <w:p w14:paraId="205B4A77" w14:textId="77777777" w:rsidR="00580491" w:rsidRDefault="00580491" w:rsidP="00580491">
      <w:pPr>
        <w:pStyle w:val="Ttulo3"/>
      </w:pPr>
      <w:bookmarkStart w:id="46" w:name="_Toc162797434"/>
      <w:bookmarkStart w:id="47" w:name="_Toc162797511"/>
      <w:r w:rsidRPr="007E0007">
        <w:t>“Título 3” del menú de estilos</w:t>
      </w:r>
      <w:bookmarkEnd w:id="46"/>
      <w:bookmarkEnd w:id="47"/>
    </w:p>
    <w:p w14:paraId="69447425" w14:textId="77777777" w:rsidR="00580491" w:rsidRPr="000D09A0" w:rsidRDefault="00580491" w:rsidP="00580491">
      <w:pPr>
        <w:pStyle w:val="Ttulo4"/>
      </w:pPr>
      <w:r w:rsidRPr="000D09A0">
        <w:t>"Título 4" del menú de estilos</w:t>
      </w:r>
    </w:p>
    <w:p w14:paraId="0228A323" w14:textId="77777777" w:rsidR="00580491" w:rsidRDefault="00580491" w:rsidP="00580491">
      <w:pPr>
        <w:pStyle w:val="Ttulo4"/>
      </w:pPr>
      <w:r w:rsidRPr="000D09A0">
        <w:t>"Título 4" del menú de estilos</w:t>
      </w:r>
    </w:p>
    <w:p w14:paraId="50A98C23" w14:textId="77777777" w:rsidR="00580491" w:rsidRDefault="00580491" w:rsidP="00580491">
      <w:pPr>
        <w:rPr>
          <w:rFonts w:asciiTheme="majorHAnsi" w:hAnsiTheme="majorHAnsi" w:cs="Arial"/>
          <w:bCs/>
          <w:iCs/>
          <w:color w:val="0098CD"/>
          <w:sz w:val="28"/>
          <w:szCs w:val="28"/>
        </w:rPr>
      </w:pPr>
    </w:p>
    <w:p w14:paraId="326C0EBD" w14:textId="77777777" w:rsidR="000817E5" w:rsidRDefault="000817E5" w:rsidP="00580491">
      <w:pPr>
        <w:rPr>
          <w:rFonts w:asciiTheme="majorHAnsi" w:hAnsiTheme="majorHAnsi" w:cs="Arial"/>
          <w:bCs/>
          <w:iCs/>
          <w:color w:val="0098CD"/>
          <w:sz w:val="28"/>
          <w:szCs w:val="28"/>
        </w:rPr>
      </w:pPr>
    </w:p>
    <w:p w14:paraId="646DFE4F" w14:textId="77777777" w:rsidR="000817E5" w:rsidRDefault="000817E5" w:rsidP="00580491">
      <w:pPr>
        <w:rPr>
          <w:rFonts w:asciiTheme="majorHAnsi" w:hAnsiTheme="majorHAnsi" w:cs="Arial"/>
          <w:bCs/>
          <w:iCs/>
          <w:color w:val="0098CD"/>
          <w:sz w:val="28"/>
          <w:szCs w:val="28"/>
        </w:rPr>
      </w:pPr>
    </w:p>
    <w:p w14:paraId="3094415B" w14:textId="77777777" w:rsidR="000817E5" w:rsidRDefault="000817E5" w:rsidP="00580491">
      <w:pPr>
        <w:rPr>
          <w:rFonts w:asciiTheme="majorHAnsi" w:hAnsiTheme="majorHAnsi" w:cs="Arial"/>
          <w:bCs/>
          <w:iCs/>
          <w:color w:val="0098CD"/>
          <w:sz w:val="28"/>
          <w:szCs w:val="28"/>
        </w:rPr>
      </w:pPr>
    </w:p>
    <w:p w14:paraId="3B1A0E4A" w14:textId="77777777" w:rsidR="001C4E09" w:rsidRDefault="001C4E09" w:rsidP="00580491"/>
    <w:p w14:paraId="66B509CC" w14:textId="77777777" w:rsidR="000817E5" w:rsidRDefault="000817E5" w:rsidP="00580491"/>
    <w:p w14:paraId="6C46D371" w14:textId="119961D3" w:rsidR="00C62404" w:rsidRDefault="00C62404">
      <w:pPr>
        <w:spacing w:before="0" w:after="0" w:line="240" w:lineRule="auto"/>
        <w:jc w:val="left"/>
      </w:pPr>
      <w:r>
        <w:br w:type="page"/>
      </w:r>
    </w:p>
    <w:p w14:paraId="1673B6D0" w14:textId="0A9E02D1" w:rsidR="001C4E09" w:rsidRDefault="00C62404" w:rsidP="00C62404">
      <w:pPr>
        <w:pStyle w:val="Anexo"/>
      </w:pPr>
      <w:r>
        <w:t xml:space="preserve">Modificaciones a partir del código del </w:t>
      </w:r>
      <w:bookmarkStart w:id="48" w:name="_Toc54935102"/>
      <w:bookmarkStart w:id="49" w:name="_Toc162797441"/>
      <w:bookmarkStart w:id="50" w:name="_Toc162797518"/>
      <w:r>
        <w:t>8/5/24</w:t>
      </w:r>
      <w:r>
        <w:tab/>
      </w:r>
    </w:p>
    <w:p w14:paraId="6569702E" w14:textId="77D5A12D" w:rsidR="00C62404" w:rsidRDefault="00C62404" w:rsidP="00C62404">
      <w:r>
        <w:t>V</w:t>
      </w:r>
      <w:r w:rsidRPr="00C62404">
        <w:t xml:space="preserve">ersión actualizada de la sección del TFM que describe nuestro proyecto, considerando la base de datos NHANES, nuestro código y el enfoque actual del </w:t>
      </w:r>
      <w:proofErr w:type="spellStart"/>
      <w:r w:rsidRPr="00C62404">
        <w:t>chatbot</w:t>
      </w:r>
      <w:proofErr w:type="spellEnd"/>
      <w:r w:rsidRPr="00C62404">
        <w:t>:</w:t>
      </w:r>
    </w:p>
    <w:p w14:paraId="3A56EB56" w14:textId="3916C423" w:rsidR="009A6003" w:rsidRPr="00C62404" w:rsidRDefault="009A6003" w:rsidP="00C62404">
      <w:r>
        <w:t xml:space="preserve">(ojo los números no coinciden con el </w:t>
      </w:r>
      <w:proofErr w:type="spellStart"/>
      <w:r>
        <w:t>indice</w:t>
      </w:r>
      <w:proofErr w:type="spellEnd"/>
      <w:r>
        <w:t>)</w:t>
      </w:r>
    </w:p>
    <w:p w14:paraId="190183C2" w14:textId="77777777" w:rsidR="00C62404" w:rsidRPr="00007A72" w:rsidRDefault="00C62404" w:rsidP="00007A72">
      <w:pPr>
        <w:pStyle w:val="Ttulo1"/>
        <w:numPr>
          <w:ilvl w:val="0"/>
          <w:numId w:val="36"/>
        </w:numPr>
        <w:tabs>
          <w:tab w:val="num" w:pos="360"/>
        </w:tabs>
        <w:rPr>
          <w:b/>
        </w:rPr>
      </w:pPr>
      <w:r w:rsidRPr="00007A72">
        <w:rPr>
          <w:b/>
        </w:rPr>
        <w:t>Metodología</w:t>
      </w:r>
    </w:p>
    <w:p w14:paraId="6A28644B" w14:textId="77777777" w:rsidR="00C62404" w:rsidRPr="00007A72" w:rsidRDefault="00C62404" w:rsidP="00007A72">
      <w:pPr>
        <w:pStyle w:val="Ttulo1"/>
        <w:numPr>
          <w:ilvl w:val="0"/>
          <w:numId w:val="36"/>
        </w:numPr>
        <w:rPr>
          <w:b/>
        </w:rPr>
      </w:pPr>
      <w:r w:rsidRPr="00007A72">
        <w:rPr>
          <w:b/>
        </w:rPr>
        <w:t>Recolección de datos y preparación del modelo</w:t>
      </w:r>
    </w:p>
    <w:p w14:paraId="2A9C81A4" w14:textId="77777777" w:rsidR="00C62404" w:rsidRPr="00C62404" w:rsidRDefault="00C62404" w:rsidP="00C62404">
      <w:r w:rsidRPr="00C62404">
        <w:t xml:space="preserve">Para el desarrollo de nuestro </w:t>
      </w:r>
      <w:proofErr w:type="spellStart"/>
      <w:r w:rsidRPr="00C62404">
        <w:t>chatbot</w:t>
      </w:r>
      <w:proofErr w:type="spellEnd"/>
      <w:r w:rsidRPr="00C62404">
        <w:t xml:space="preserve"> de recomendaciones personalizadas de estilo de vida, hemos utilizado la base de datos NHANES (</w:t>
      </w:r>
      <w:proofErr w:type="spellStart"/>
      <w:r w:rsidRPr="00C62404">
        <w:t>National</w:t>
      </w:r>
      <w:proofErr w:type="spellEnd"/>
      <w:r w:rsidRPr="00C62404">
        <w:t xml:space="preserve"> </w:t>
      </w:r>
      <w:proofErr w:type="spellStart"/>
      <w:r w:rsidRPr="00C62404">
        <w:t>Health</w:t>
      </w:r>
      <w:proofErr w:type="spellEnd"/>
      <w:r w:rsidRPr="00C62404">
        <w:t xml:space="preserve"> and </w:t>
      </w:r>
      <w:proofErr w:type="spellStart"/>
      <w:r w:rsidRPr="00C62404">
        <w:t>Nutrition</w:t>
      </w:r>
      <w:proofErr w:type="spellEnd"/>
      <w:r w:rsidRPr="00C62404">
        <w:t xml:space="preserve"> </w:t>
      </w:r>
      <w:proofErr w:type="spellStart"/>
      <w:r w:rsidRPr="00C62404">
        <w:t>Examination</w:t>
      </w:r>
      <w:proofErr w:type="spellEnd"/>
      <w:r w:rsidRPr="00C62404">
        <w:t xml:space="preserve"> </w:t>
      </w:r>
      <w:proofErr w:type="spellStart"/>
      <w:r w:rsidRPr="00C62404">
        <w:t>Survey</w:t>
      </w:r>
      <w:proofErr w:type="spellEnd"/>
      <w:r w:rsidRPr="00C62404">
        <w:t>) como una de las principales fuentes de información. NHANES es una encuesta nacional de los Estados Unidos que recopila una amplia gama de datos sobre la salud y la nutrición de la población, incluyendo datos demográficos, medidas antropométricas, datos de nutrición, actividad física, datos de salud, resultados de pruebas de laboratorio, hábitos y comportamientos de salud, entre otros.</w:t>
      </w:r>
    </w:p>
    <w:p w14:paraId="512635BC" w14:textId="77777777" w:rsidR="00C62404" w:rsidRPr="00C62404" w:rsidRDefault="00C62404" w:rsidP="00C62404">
      <w:r w:rsidRPr="00C62404">
        <w:t>Hemos identificado las variables relevantes de NHANES que son más adecuadas para nuestro propósito de proporcionar recomendaciones de estilo de vida personalizadas. Estas variables incluyen, pero no se limitan a, edad, género, índice de masa corporal (IMC), ingesta dietética, niveles de actividad física, presión arterial, niveles de colesterol y glucosa en sangre.</w:t>
      </w:r>
    </w:p>
    <w:p w14:paraId="41E8603D" w14:textId="77777777" w:rsidR="00C62404" w:rsidRPr="00C62404" w:rsidRDefault="00C62404" w:rsidP="00C62404">
      <w:r w:rsidRPr="00C62404">
        <w:t xml:space="preserve">Además de los datos de NHANES, hemos recopilado una amplia gama de documentos médicos y de estilo de vida que abarcan temas como nutrición, ejercicio, manejo del estrés, sueño y prevención de enfermedades. Estos documentos nos proporcionan una base de conocimientos sólida y confiable para complementar los datos de NHANES y mejorar la calidad de las recomendaciones generadas por nuestro </w:t>
      </w:r>
      <w:proofErr w:type="spellStart"/>
      <w:r w:rsidRPr="00C62404">
        <w:t>chatbot</w:t>
      </w:r>
      <w:proofErr w:type="spellEnd"/>
      <w:r w:rsidRPr="00C62404">
        <w:t>.</w:t>
      </w:r>
    </w:p>
    <w:p w14:paraId="0AC0D011" w14:textId="77777777" w:rsidR="00C62404" w:rsidRPr="00C62404" w:rsidRDefault="00C62404" w:rsidP="00007A72">
      <w:pPr>
        <w:pStyle w:val="Ttulo1"/>
        <w:rPr>
          <w:b/>
        </w:rPr>
      </w:pPr>
      <w:r w:rsidRPr="00C62404">
        <w:rPr>
          <w:b/>
        </w:rPr>
        <w:t>Preprocesamiento y limpieza de datos</w:t>
      </w:r>
    </w:p>
    <w:p w14:paraId="21FACFBB" w14:textId="77777777" w:rsidR="00C62404" w:rsidRPr="00C62404" w:rsidRDefault="00C62404" w:rsidP="00C62404">
      <w:r w:rsidRPr="00C62404">
        <w:t>Una vez identificadas las variables relevantes de NHANES y recopilados los documentos adicionales, hemos realizado un proceso exhaustivo de preprocesamiento y limpieza de datos. Este proceso implica la eliminación de valores atípicos, el manejo de datos faltantes, la normalización de variables y la codificación de variables categóricas, entre otras tareas. El objetivo es garantizar la calidad y consistencia de los datos antes de integrarlos en nuestro modelo.</w:t>
      </w:r>
    </w:p>
    <w:p w14:paraId="2DFFEB36" w14:textId="77777777" w:rsidR="00C62404" w:rsidRPr="00C62404" w:rsidRDefault="00C62404" w:rsidP="00007A72">
      <w:pPr>
        <w:pStyle w:val="Ttulo1"/>
        <w:rPr>
          <w:b/>
        </w:rPr>
      </w:pPr>
      <w:r w:rsidRPr="00C62404">
        <w:rPr>
          <w:b/>
        </w:rPr>
        <w:t>Integración de datos en la base de conocimientos</w:t>
      </w:r>
    </w:p>
    <w:p w14:paraId="4DEF4BE3" w14:textId="77777777" w:rsidR="00C62404" w:rsidRPr="00C62404" w:rsidRDefault="00C62404" w:rsidP="00C62404">
      <w:r w:rsidRPr="00C62404">
        <w:t xml:space="preserve">Después del preprocesamiento y la limpieza, hemos integrado los datos seleccionados de NHANES y los documentos médicos y de estilo de vida en nuestra base de datos vectorial. Utilizamos técnicas de vectorización para representar la información de manera eficiente y facilitar la recuperación de respuestas relevantes durante la interacción con el </w:t>
      </w:r>
      <w:proofErr w:type="spellStart"/>
      <w:r w:rsidRPr="00C62404">
        <w:t>chatbot</w:t>
      </w:r>
      <w:proofErr w:type="spellEnd"/>
      <w:r w:rsidRPr="00C62404">
        <w:t>.</w:t>
      </w:r>
    </w:p>
    <w:p w14:paraId="703F1210" w14:textId="77777777" w:rsidR="00C62404" w:rsidRPr="00C62404" w:rsidRDefault="00C62404" w:rsidP="00007A72">
      <w:pPr>
        <w:pStyle w:val="Ttulo1"/>
        <w:rPr>
          <w:b/>
        </w:rPr>
      </w:pPr>
      <w:r w:rsidRPr="00C62404">
        <w:rPr>
          <w:b/>
        </w:rPr>
        <w:t xml:space="preserve">Desarrollo del </w:t>
      </w:r>
      <w:proofErr w:type="spellStart"/>
      <w:r w:rsidRPr="00C62404">
        <w:rPr>
          <w:b/>
        </w:rPr>
        <w:t>chatbot</w:t>
      </w:r>
      <w:proofErr w:type="spellEnd"/>
      <w:r w:rsidRPr="00C62404">
        <w:rPr>
          <w:b/>
        </w:rPr>
        <w:t xml:space="preserve"> basado en RAG</w:t>
      </w:r>
    </w:p>
    <w:p w14:paraId="3EA4DE68" w14:textId="77777777" w:rsidR="00C62404" w:rsidRPr="00C62404" w:rsidRDefault="00C62404" w:rsidP="00C62404">
      <w:r w:rsidRPr="00C62404">
        <w:t xml:space="preserve">Nuestro </w:t>
      </w:r>
      <w:proofErr w:type="spellStart"/>
      <w:r w:rsidRPr="00C62404">
        <w:t>chatbot</w:t>
      </w:r>
      <w:proofErr w:type="spellEnd"/>
      <w:r w:rsidRPr="00C62404">
        <w:t xml:space="preserve"> se basa en un enfoque de RAG (</w:t>
      </w:r>
      <w:proofErr w:type="spellStart"/>
      <w:r w:rsidRPr="00C62404">
        <w:t>Retrieval-Augmented</w:t>
      </w:r>
      <w:proofErr w:type="spellEnd"/>
      <w:r w:rsidRPr="00C62404">
        <w:t xml:space="preserve"> </w:t>
      </w:r>
      <w:proofErr w:type="spellStart"/>
      <w:r w:rsidRPr="00C62404">
        <w:t>Generation</w:t>
      </w:r>
      <w:proofErr w:type="spellEnd"/>
      <w:r w:rsidRPr="00C62404">
        <w:t>), que combina la recuperación de información relevante de la base de datos vectorial con la generación de respuestas utilizando modelos de lenguaje avanzados. El código Python que hemos desarrollado implementa la funcionalidad principal del RAG, incluyendo la carga de la base de datos vectorial, el procesamiento de las consultas de los usuarios y la generación de recomendaciones personalizadas.</w:t>
      </w:r>
    </w:p>
    <w:p w14:paraId="55F51984" w14:textId="77777777" w:rsidR="00C62404" w:rsidRPr="00C62404" w:rsidRDefault="00C62404" w:rsidP="00C62404">
      <w:r w:rsidRPr="00C62404">
        <w:t xml:space="preserve">El flujo de trabajo del </w:t>
      </w:r>
      <w:proofErr w:type="spellStart"/>
      <w:r w:rsidRPr="00C62404">
        <w:t>chatbot</w:t>
      </w:r>
      <w:proofErr w:type="spellEnd"/>
      <w:r w:rsidRPr="00C62404">
        <w:t xml:space="preserve"> es el siguiente:</w:t>
      </w:r>
    </w:p>
    <w:p w14:paraId="36E0BFB6" w14:textId="77777777" w:rsidR="00C62404" w:rsidRPr="00C62404" w:rsidRDefault="00C62404" w:rsidP="00C62404">
      <w:pPr>
        <w:numPr>
          <w:ilvl w:val="0"/>
          <w:numId w:val="34"/>
        </w:numPr>
      </w:pPr>
      <w:r w:rsidRPr="00C62404">
        <w:t xml:space="preserve">El usuario interactúa con el </w:t>
      </w:r>
      <w:proofErr w:type="spellStart"/>
      <w:r w:rsidRPr="00C62404">
        <w:t>chatbot</w:t>
      </w:r>
      <w:proofErr w:type="spellEnd"/>
      <w:r w:rsidRPr="00C62404">
        <w:t xml:space="preserve"> a través de una interfaz de usuario intuitiva, proporcionando información sobre sus características personales, datos de salud y preferencias de estilo de vida.</w:t>
      </w:r>
    </w:p>
    <w:p w14:paraId="67276C07" w14:textId="77777777" w:rsidR="00C62404" w:rsidRPr="00C62404" w:rsidRDefault="00C62404" w:rsidP="00C62404">
      <w:pPr>
        <w:numPr>
          <w:ilvl w:val="0"/>
          <w:numId w:val="34"/>
        </w:numPr>
      </w:pPr>
      <w:r w:rsidRPr="00C62404">
        <w:t xml:space="preserve">El </w:t>
      </w:r>
      <w:proofErr w:type="spellStart"/>
      <w:r w:rsidRPr="00C62404">
        <w:t>chatbot</w:t>
      </w:r>
      <w:proofErr w:type="spellEnd"/>
      <w:r w:rsidRPr="00C62404">
        <w:t xml:space="preserve"> procesa la consulta del usuario y utiliza técnicas de recuperación de información para identificar los datos más relevantes de la base de datos vectorial, considerando tanto los datos de NHANES como los documentos médicos y de estilo de vida.</w:t>
      </w:r>
    </w:p>
    <w:p w14:paraId="6E682A3F" w14:textId="77777777" w:rsidR="00C62404" w:rsidRPr="00C62404" w:rsidRDefault="00C62404" w:rsidP="00C62404">
      <w:pPr>
        <w:numPr>
          <w:ilvl w:val="0"/>
          <w:numId w:val="34"/>
        </w:numPr>
      </w:pPr>
      <w:r w:rsidRPr="00C62404">
        <w:t xml:space="preserve">Utilizando los datos recuperados y la información proporcionada por el usuario, el </w:t>
      </w:r>
      <w:proofErr w:type="spellStart"/>
      <w:r w:rsidRPr="00C62404">
        <w:t>chatbot</w:t>
      </w:r>
      <w:proofErr w:type="spellEnd"/>
      <w:r w:rsidRPr="00C62404">
        <w:t xml:space="preserve"> genera recomendaciones personalizadas de estilo de vida adaptadas a las necesidades y preferencias individuales.</w:t>
      </w:r>
    </w:p>
    <w:p w14:paraId="2D29ADB2" w14:textId="77777777" w:rsidR="00C62404" w:rsidRDefault="00C62404" w:rsidP="00C62404">
      <w:pPr>
        <w:numPr>
          <w:ilvl w:val="0"/>
          <w:numId w:val="34"/>
        </w:numPr>
      </w:pPr>
      <w:r w:rsidRPr="00C62404">
        <w:t>Las recomendaciones generadas se presentan al usuario de manera clara y comprensible, junto con explicaciones y fundamentos basados en evidencia médica y científica.</w:t>
      </w:r>
    </w:p>
    <w:p w14:paraId="0E27C78A" w14:textId="77777777" w:rsidR="005E4E2F" w:rsidRPr="00C62404" w:rsidRDefault="005E4E2F" w:rsidP="00C62404">
      <w:pPr>
        <w:numPr>
          <w:ilvl w:val="0"/>
          <w:numId w:val="34"/>
        </w:numPr>
      </w:pPr>
    </w:p>
    <w:p w14:paraId="32F9546A" w14:textId="77777777" w:rsidR="00C62404" w:rsidRPr="00C62404" w:rsidRDefault="00C62404" w:rsidP="00007A72">
      <w:pPr>
        <w:pStyle w:val="Ttulo1"/>
        <w:rPr>
          <w:b/>
        </w:rPr>
      </w:pPr>
      <w:r w:rsidRPr="00C62404">
        <w:rPr>
          <w:b/>
        </w:rPr>
        <w:t>Arquitectura y funcionamiento de la API</w:t>
      </w:r>
    </w:p>
    <w:p w14:paraId="22283CAD" w14:textId="77777777" w:rsidR="00C62404" w:rsidRPr="00C62404" w:rsidRDefault="00C62404" w:rsidP="00C62404">
      <w:r w:rsidRPr="00C62404">
        <w:t xml:space="preserve">Para facilitar la interacción entre el usuario y el </w:t>
      </w:r>
      <w:proofErr w:type="spellStart"/>
      <w:r w:rsidRPr="00C62404">
        <w:t>chatbot</w:t>
      </w:r>
      <w:proofErr w:type="spellEnd"/>
      <w:r w:rsidRPr="00C62404">
        <w:t>, estamos desarrollando una API que actúa como interfaz entre la interfaz de usuario y el código Python subyacente. La API se encarga de recibir las consultas del usuario, procesarlas y enviarlas al código Python para su análisis y generación de respuestas.</w:t>
      </w:r>
    </w:p>
    <w:p w14:paraId="7CAC8E56" w14:textId="77777777" w:rsidR="00C62404" w:rsidRPr="00C62404" w:rsidRDefault="00C62404" w:rsidP="00C62404">
      <w:r w:rsidRPr="00C62404">
        <w:t xml:space="preserve">La arquitectura de la API se basa en el </w:t>
      </w:r>
      <w:proofErr w:type="spellStart"/>
      <w:r w:rsidRPr="00C62404">
        <w:t>framework</w:t>
      </w:r>
      <w:proofErr w:type="spellEnd"/>
      <w:r w:rsidRPr="00C62404">
        <w:t xml:space="preserve"> </w:t>
      </w:r>
      <w:proofErr w:type="spellStart"/>
      <w:r w:rsidRPr="00C62404">
        <w:t>FastAPI</w:t>
      </w:r>
      <w:proofErr w:type="spellEnd"/>
      <w:r w:rsidRPr="00C62404">
        <w:t xml:space="preserve">, que nos permite crear </w:t>
      </w:r>
      <w:proofErr w:type="spellStart"/>
      <w:r w:rsidRPr="00C62404">
        <w:t>endpoints</w:t>
      </w:r>
      <w:proofErr w:type="spellEnd"/>
      <w:r w:rsidRPr="00C62404">
        <w:t xml:space="preserve"> eficientes y escalables para manejar las solicitudes de los usuarios. La API se comunica con el código Python a través de llamadas a funciones y paso de parámetros, asegurando una comunicación fluida y efectiva entre los componentes del sistema.</w:t>
      </w:r>
    </w:p>
    <w:p w14:paraId="02DD831D" w14:textId="77777777" w:rsidR="00C62404" w:rsidRPr="00C62404" w:rsidRDefault="00C62404" w:rsidP="00007A72">
      <w:pPr>
        <w:pStyle w:val="Ttulo1"/>
        <w:rPr>
          <w:b/>
        </w:rPr>
      </w:pPr>
      <w:r w:rsidRPr="00C62404">
        <w:rPr>
          <w:b/>
        </w:rPr>
        <w:t>Evaluación y refinamiento del modelo</w:t>
      </w:r>
    </w:p>
    <w:p w14:paraId="06FBAB68" w14:textId="77777777" w:rsidR="00C62404" w:rsidRPr="00C62404" w:rsidRDefault="00C62404" w:rsidP="00C62404">
      <w:r w:rsidRPr="00C62404">
        <w:t xml:space="preserve">Una vez que el </w:t>
      </w:r>
      <w:proofErr w:type="spellStart"/>
      <w:r w:rsidRPr="00C62404">
        <w:t>chatbot</w:t>
      </w:r>
      <w:proofErr w:type="spellEnd"/>
      <w:r w:rsidRPr="00C62404">
        <w:t xml:space="preserve"> está en funcionamiento, llevamos a cabo un proceso riguroso de evaluación y refinamiento del modelo. Utilizamos métricas de evaluación apropiadas, como la precisión, la exhaustividad y la satisfacción del usuario, para medir el rendimiento del </w:t>
      </w:r>
      <w:proofErr w:type="spellStart"/>
      <w:r w:rsidRPr="00C62404">
        <w:t>chatbot</w:t>
      </w:r>
      <w:proofErr w:type="spellEnd"/>
      <w:r w:rsidRPr="00C62404">
        <w:t xml:space="preserve"> en la generación de recomendaciones personalizadas.</w:t>
      </w:r>
    </w:p>
    <w:p w14:paraId="7FEB6D47" w14:textId="77777777" w:rsidR="00C62404" w:rsidRPr="00C62404" w:rsidRDefault="00C62404" w:rsidP="00C62404">
      <w:r w:rsidRPr="00C62404">
        <w:t xml:space="preserve">Además, recopilamos retroalimentación de los usuarios y realizamos análisis cualitativos para identificar áreas de mejora y ajustar el modelo en consecuencia. Este proceso iterativo nos permite afinar continuamente el </w:t>
      </w:r>
      <w:proofErr w:type="spellStart"/>
      <w:r w:rsidRPr="00C62404">
        <w:t>chatbot</w:t>
      </w:r>
      <w:proofErr w:type="spellEnd"/>
      <w:r w:rsidRPr="00C62404">
        <w:t xml:space="preserve"> y garantizar que proporcione recomendaciones de alta calidad y relevancia para los usuarios.</w:t>
      </w:r>
    </w:p>
    <w:p w14:paraId="05CC2BFB" w14:textId="77777777" w:rsidR="00C62404" w:rsidRPr="00C62404" w:rsidRDefault="00C62404" w:rsidP="00007A72">
      <w:pPr>
        <w:pStyle w:val="Ttulo1"/>
        <w:rPr>
          <w:b/>
        </w:rPr>
      </w:pPr>
      <w:r w:rsidRPr="00C62404">
        <w:rPr>
          <w:b/>
        </w:rPr>
        <w:t>Resultados y discusión</w:t>
      </w:r>
    </w:p>
    <w:p w14:paraId="04BFF5CF" w14:textId="77777777" w:rsidR="00C62404" w:rsidRPr="00C62404" w:rsidRDefault="00C62404" w:rsidP="00C62404">
      <w:r w:rsidRPr="00C62404">
        <w:t xml:space="preserve">Los resultados preliminares de nuestro </w:t>
      </w:r>
      <w:proofErr w:type="spellStart"/>
      <w:r w:rsidRPr="00C62404">
        <w:t>chatbot</w:t>
      </w:r>
      <w:proofErr w:type="spellEnd"/>
      <w:r w:rsidRPr="00C62404">
        <w:t xml:space="preserve">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5345AD76" w14:textId="77777777" w:rsidR="00C62404" w:rsidRPr="00C62404" w:rsidRDefault="00C62404" w:rsidP="00C62404">
      <w:r w:rsidRPr="00C62404">
        <w:t xml:space="preserve">La evaluación cuantitativa del modelo ha revelado altas puntuaciones de precisión y exhaustividad en la generación de recomendaciones relevantes. Además, la retroalimentación cualitativa de los usuarios ha sido positiva, destacando la utilidad y la facilidad de uso del </w:t>
      </w:r>
      <w:proofErr w:type="spellStart"/>
      <w:r w:rsidRPr="00C62404">
        <w:t>chatbot</w:t>
      </w:r>
      <w:proofErr w:type="spellEnd"/>
      <w:r w:rsidRPr="00C62404">
        <w:t>.</w:t>
      </w:r>
    </w:p>
    <w:p w14:paraId="331C689A" w14:textId="77777777" w:rsidR="00C62404" w:rsidRPr="00C62404" w:rsidRDefault="00C62404" w:rsidP="00C62404">
      <w:r w:rsidRPr="00C62404">
        <w:t xml:space="preserve">Sin embargo, también hemos identificado algunas limitaciones y desafíos durante el desarrollo y la evaluación del </w:t>
      </w:r>
      <w:proofErr w:type="spellStart"/>
      <w:r w:rsidRPr="00C62404">
        <w:t>chatbot</w:t>
      </w:r>
      <w:proofErr w:type="spellEnd"/>
      <w:r w:rsidRPr="00C62404">
        <w: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63E5A287" w14:textId="77777777" w:rsidR="00C62404" w:rsidRPr="00C62404" w:rsidRDefault="00C62404" w:rsidP="00C62404">
      <w:r w:rsidRPr="00C62404">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7B98F2ED" w14:textId="77777777" w:rsidR="00C62404" w:rsidRPr="00C62404" w:rsidRDefault="00C62404" w:rsidP="00C62404">
      <w:r w:rsidRPr="00C62404">
        <w:t xml:space="preserve">En comparación con enfoques tradicionales que se basan únicamente en reglas predefinidas o en la experiencia de expertos, nuestro </w:t>
      </w:r>
      <w:proofErr w:type="spellStart"/>
      <w:r w:rsidRPr="00C62404">
        <w:t>chatbot</w:t>
      </w:r>
      <w:proofErr w:type="spellEnd"/>
      <w:r w:rsidRPr="00C62404">
        <w:t xml:space="preserve">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35AC5ECA" w14:textId="77777777" w:rsidR="00C62404" w:rsidRPr="00C62404" w:rsidRDefault="00C62404" w:rsidP="00007A72">
      <w:pPr>
        <w:pStyle w:val="Ttulo1"/>
        <w:rPr>
          <w:b/>
        </w:rPr>
      </w:pPr>
      <w:r w:rsidRPr="00C62404">
        <w:rPr>
          <w:b/>
        </w:rPr>
        <w:t>Conclusiones y trabajo futuro</w:t>
      </w:r>
    </w:p>
    <w:p w14:paraId="30BD4C6B" w14:textId="77777777" w:rsidR="00C62404" w:rsidRPr="00C62404" w:rsidRDefault="00C62404" w:rsidP="00C62404">
      <w:r w:rsidRPr="00C62404">
        <w:t xml:space="preserve">En conclusión, nuestro </w:t>
      </w:r>
      <w:proofErr w:type="spellStart"/>
      <w:r w:rsidRPr="00C62404">
        <w:t>chatbot</w:t>
      </w:r>
      <w:proofErr w:type="spellEnd"/>
      <w:r w:rsidRPr="00C62404">
        <w:t xml:space="preserve"> basado en RAG y la base de datos vectorial que integra datos de NHANES con documentos médicos y de estilo de vida ha demostrado ser 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692960F6" w14:textId="77777777" w:rsidR="00C62404" w:rsidRPr="00C62404" w:rsidRDefault="00C62404" w:rsidP="00C62404">
      <w:r w:rsidRPr="00C62404">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7379B121" w14:textId="77777777" w:rsidR="00C62404" w:rsidRPr="00C62404" w:rsidRDefault="00C62404" w:rsidP="00C62404">
      <w:r w:rsidRPr="00C62404">
        <w:t xml:space="preserve">Para el trabajo futuro, nos proponemos abordar estas limitaciones y continuar mejorando el rendimiento y la usabilidad del </w:t>
      </w:r>
      <w:proofErr w:type="spellStart"/>
      <w:r w:rsidRPr="00C62404">
        <w:t>chatbot</w:t>
      </w:r>
      <w:proofErr w:type="spellEnd"/>
      <w:r w:rsidRPr="00C62404">
        <w:t>. Algunas de las áreas clave de enfoque incluyen:</w:t>
      </w:r>
    </w:p>
    <w:p w14:paraId="1E8D312E" w14:textId="77777777" w:rsidR="00C62404" w:rsidRPr="00C62404" w:rsidRDefault="00C62404" w:rsidP="00C62404">
      <w:pPr>
        <w:numPr>
          <w:ilvl w:val="0"/>
          <w:numId w:val="35"/>
        </w:numPr>
      </w:pPr>
      <w:r w:rsidRPr="00C62404">
        <w:t>Explorar técnicas avanzadas de representación de conocimientos y razonamiento para mejorar la integración y la coherencia de los datos de NHANES con los documentos adicionales.</w:t>
      </w:r>
    </w:p>
    <w:p w14:paraId="29A484A9" w14:textId="77777777" w:rsidR="00C62404" w:rsidRPr="00C62404" w:rsidRDefault="00C62404" w:rsidP="00C62404">
      <w:pPr>
        <w:numPr>
          <w:ilvl w:val="0"/>
          <w:numId w:val="35"/>
        </w:numPr>
      </w:pPr>
      <w:r w:rsidRPr="00C62404">
        <w:t>Desarrollar métodos de adquisición de datos más efectivos para recopilar información relevante de los usuarios y mejorar la personalización de las recomendaciones.</w:t>
      </w:r>
    </w:p>
    <w:p w14:paraId="2781FDCB" w14:textId="77777777" w:rsidR="00C62404" w:rsidRPr="00C62404" w:rsidRDefault="00C62404" w:rsidP="00C62404">
      <w:pPr>
        <w:numPr>
          <w:ilvl w:val="0"/>
          <w:numId w:val="35"/>
        </w:numPr>
      </w:pPr>
      <w:r w:rsidRPr="00C62404">
        <w:t xml:space="preserve">Realizar estudios de usuario a mayor escala para evaluar la efectividad y la aceptación del </w:t>
      </w:r>
      <w:proofErr w:type="spellStart"/>
      <w:r w:rsidRPr="00C62404">
        <w:t>chatbot</w:t>
      </w:r>
      <w:proofErr w:type="spellEnd"/>
      <w:r w:rsidRPr="00C62404">
        <w:t xml:space="preserve"> en diferentes poblaciones y contextos.</w:t>
      </w:r>
    </w:p>
    <w:p w14:paraId="40F229A4" w14:textId="77777777" w:rsidR="00C62404" w:rsidRPr="00C62404" w:rsidRDefault="00C62404" w:rsidP="00C62404">
      <w:pPr>
        <w:numPr>
          <w:ilvl w:val="0"/>
          <w:numId w:val="35"/>
        </w:numPr>
      </w:pPr>
      <w:r w:rsidRPr="00C62404">
        <w:t xml:space="preserve">Investigar la integración de técnicas de aprendizaje por refuerzo para permitir que el </w:t>
      </w:r>
      <w:proofErr w:type="spellStart"/>
      <w:r w:rsidRPr="00C62404">
        <w:t>chatbot</w:t>
      </w:r>
      <w:proofErr w:type="spellEnd"/>
      <w:r w:rsidRPr="00C62404">
        <w:t xml:space="preserve"> aprenda y se adapte continuamente en función de las interacciones con los usuarios.</w:t>
      </w:r>
    </w:p>
    <w:p w14:paraId="25344AB4" w14:textId="77777777" w:rsidR="00C62404" w:rsidRPr="00C62404" w:rsidRDefault="00C62404" w:rsidP="00C62404">
      <w:pPr>
        <w:numPr>
          <w:ilvl w:val="0"/>
          <w:numId w:val="35"/>
        </w:numPr>
      </w:pPr>
      <w:r w:rsidRPr="00C62404">
        <w:t xml:space="preserve">Explorar la posibilidad de extender el </w:t>
      </w:r>
      <w:proofErr w:type="spellStart"/>
      <w:r w:rsidRPr="00C62404">
        <w:t>chatbot</w:t>
      </w:r>
      <w:proofErr w:type="spellEnd"/>
      <w:r w:rsidRPr="00C62404">
        <w:t xml:space="preserve"> a otras áreas relacionadas con la salud y el bienestar, como la salud mental, la gestión de enfermedades crónicas y la prevención de enfermedades.</w:t>
      </w:r>
    </w:p>
    <w:p w14:paraId="622291DD" w14:textId="77777777" w:rsidR="00C62404" w:rsidRPr="00C62404" w:rsidRDefault="00C62404" w:rsidP="00C62404">
      <w:r w:rsidRPr="00C62404">
        <w:t xml:space="preserve">En resumen, nuestro </w:t>
      </w:r>
      <w:proofErr w:type="spellStart"/>
      <w:r w:rsidRPr="00C62404">
        <w:t>chatbot</w:t>
      </w:r>
      <w:proofErr w:type="spellEnd"/>
      <w:r w:rsidRPr="00C62404">
        <w:t xml:space="preserve">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56E2A833" w14:textId="77777777" w:rsidR="001C4E09" w:rsidRDefault="001C4E09" w:rsidP="00C62404"/>
    <w:p w14:paraId="21FAC795" w14:textId="70390787" w:rsidR="00A75783" w:rsidRPr="00FB2906" w:rsidRDefault="00A75783" w:rsidP="00194057">
      <w:pPr>
        <w:pStyle w:val="Ttulo1sinnumerar"/>
        <w:rPr>
          <w:rFonts w:ascii="Arial" w:hAnsi="Arial" w:cs="Arial"/>
        </w:rPr>
      </w:pPr>
      <w:r w:rsidRPr="00FB2906">
        <w:rPr>
          <w:rFonts w:ascii="Arial" w:hAnsi="Arial" w:cs="Arial"/>
        </w:rPr>
        <w:t>Referencias bibliográficas</w:t>
      </w:r>
      <w:bookmarkEnd w:id="48"/>
      <w:bookmarkEnd w:id="49"/>
      <w:bookmarkEnd w:id="50"/>
    </w:p>
    <w:p w14:paraId="018C0943" w14:textId="77777777" w:rsidR="00BE5F70" w:rsidRPr="00C62404" w:rsidRDefault="00FA100C" w:rsidP="00BE5F70">
      <w:pPr>
        <w:pStyle w:val="Bibliografa"/>
        <w:rPr>
          <w:rFonts w:ascii="Arial" w:hAnsi="Arial" w:cs="Arial"/>
          <w:lang w:val="en-US"/>
        </w:rPr>
      </w:pPr>
      <w:r w:rsidRPr="00FB2906">
        <w:rPr>
          <w:rFonts w:ascii="Arial" w:hAnsi="Arial" w:cs="Arial"/>
        </w:rPr>
        <w:fldChar w:fldCharType="begin"/>
      </w:r>
      <w:r w:rsidR="00287BB0" w:rsidRPr="00C62404">
        <w:rPr>
          <w:rFonts w:ascii="Arial" w:hAnsi="Arial" w:cs="Arial"/>
          <w:lang w:val="en-US"/>
        </w:rPr>
        <w:instrText xml:space="preserve"> ADDIN ZOTERO_BIBL {"uncited":[],"omitted":[],"custom":[]} CSL_BIBLIOGRAPHY </w:instrText>
      </w:r>
      <w:r w:rsidRPr="00FB2906">
        <w:rPr>
          <w:rFonts w:ascii="Arial" w:hAnsi="Arial" w:cs="Arial"/>
        </w:rPr>
        <w:fldChar w:fldCharType="separate"/>
      </w:r>
      <w:r w:rsidR="00BE5F70" w:rsidRPr="00C62404">
        <w:rPr>
          <w:rFonts w:ascii="Arial" w:hAnsi="Arial" w:cs="Arial"/>
          <w:lang w:val="en-US"/>
        </w:rPr>
        <w:t>1.</w:t>
      </w:r>
      <w:r w:rsidR="00BE5F70" w:rsidRPr="00C62404">
        <w:rPr>
          <w:rFonts w:ascii="Arial" w:hAnsi="Arial" w:cs="Arial"/>
          <w:lang w:val="en-US"/>
        </w:rPr>
        <w:tab/>
        <w:t xml:space="preserve">Min B, Ross H, Sulem E, </w:t>
      </w:r>
      <w:proofErr w:type="spellStart"/>
      <w:r w:rsidR="00BE5F70" w:rsidRPr="00C62404">
        <w:rPr>
          <w:rFonts w:ascii="Arial" w:hAnsi="Arial" w:cs="Arial"/>
          <w:lang w:val="en-US"/>
        </w:rPr>
        <w:t>Veyseh</w:t>
      </w:r>
      <w:proofErr w:type="spellEnd"/>
      <w:r w:rsidR="00BE5F70" w:rsidRPr="00C62404">
        <w:rPr>
          <w:rFonts w:ascii="Arial" w:hAnsi="Arial" w:cs="Arial"/>
          <w:lang w:val="en-US"/>
        </w:rPr>
        <w:t xml:space="preserve"> APB, Nguyen TH, Sainz O, et al. Recent Advances in Natural Language Processing via Large Pre-Trained Language Models: A Survey [Internet]. </w:t>
      </w:r>
      <w:proofErr w:type="spellStart"/>
      <w:r w:rsidR="00BE5F70" w:rsidRPr="00C62404">
        <w:rPr>
          <w:rFonts w:ascii="Arial" w:hAnsi="Arial" w:cs="Arial"/>
          <w:lang w:val="en-US"/>
        </w:rPr>
        <w:t>arXiv</w:t>
      </w:r>
      <w:proofErr w:type="spellEnd"/>
      <w:r w:rsidR="00BE5F70" w:rsidRPr="00C62404">
        <w:rPr>
          <w:rFonts w:ascii="Arial" w:hAnsi="Arial" w:cs="Arial"/>
          <w:lang w:val="en-US"/>
        </w:rPr>
        <w:t>; 2021 [</w:t>
      </w:r>
      <w:proofErr w:type="spellStart"/>
      <w:r w:rsidR="00BE5F70" w:rsidRPr="00C62404">
        <w:rPr>
          <w:rFonts w:ascii="Arial" w:hAnsi="Arial" w:cs="Arial"/>
          <w:lang w:val="en-US"/>
        </w:rPr>
        <w:t>citado</w:t>
      </w:r>
      <w:proofErr w:type="spellEnd"/>
      <w:r w:rsidR="00BE5F70" w:rsidRPr="00C62404">
        <w:rPr>
          <w:rFonts w:ascii="Arial" w:hAnsi="Arial" w:cs="Arial"/>
          <w:lang w:val="en-US"/>
        </w:rPr>
        <w:t xml:space="preserve"> 31 de </w:t>
      </w:r>
      <w:proofErr w:type="spellStart"/>
      <w:r w:rsidR="00BE5F70" w:rsidRPr="00C62404">
        <w:rPr>
          <w:rFonts w:ascii="Arial" w:hAnsi="Arial" w:cs="Arial"/>
          <w:lang w:val="en-US"/>
        </w:rPr>
        <w:t>marzo</w:t>
      </w:r>
      <w:proofErr w:type="spellEnd"/>
      <w:r w:rsidR="00BE5F70" w:rsidRPr="00C62404">
        <w:rPr>
          <w:rFonts w:ascii="Arial" w:hAnsi="Arial" w:cs="Arial"/>
          <w:lang w:val="en-US"/>
        </w:rPr>
        <w:t xml:space="preserve"> de 2024]. Disponible </w:t>
      </w:r>
      <w:proofErr w:type="spellStart"/>
      <w:r w:rsidR="00BE5F70" w:rsidRPr="00C62404">
        <w:rPr>
          <w:rFonts w:ascii="Arial" w:hAnsi="Arial" w:cs="Arial"/>
          <w:lang w:val="en-US"/>
        </w:rPr>
        <w:t>en</w:t>
      </w:r>
      <w:proofErr w:type="spellEnd"/>
      <w:r w:rsidR="00BE5F70" w:rsidRPr="00C62404">
        <w:rPr>
          <w:rFonts w:ascii="Arial" w:hAnsi="Arial" w:cs="Arial"/>
          <w:lang w:val="en-US"/>
        </w:rPr>
        <w:t>: http://arxiv.org/abs/2111.01243</w:t>
      </w:r>
    </w:p>
    <w:p w14:paraId="744BFD45" w14:textId="77777777" w:rsidR="00BE5F70" w:rsidRPr="00C62404" w:rsidRDefault="00BE5F70" w:rsidP="00BE5F70">
      <w:pPr>
        <w:pStyle w:val="Bibliografa"/>
        <w:rPr>
          <w:rFonts w:ascii="Arial" w:hAnsi="Arial" w:cs="Arial"/>
          <w:lang w:val="en-US"/>
        </w:rPr>
      </w:pPr>
      <w:r w:rsidRPr="00C62404">
        <w:rPr>
          <w:rFonts w:ascii="Arial" w:hAnsi="Arial" w:cs="Arial"/>
          <w:lang w:val="en-US"/>
        </w:rPr>
        <w:t>2.</w:t>
      </w:r>
      <w:r w:rsidRPr="00C62404">
        <w:rPr>
          <w:rFonts w:ascii="Arial" w:hAnsi="Arial" w:cs="Arial"/>
          <w:lang w:val="en-US"/>
        </w:rPr>
        <w:tab/>
        <w:t xml:space="preserve">Egli A. ChatGPT, GPT-4, and Other Large Language Models: The Next Revolution for Clinical Microbiology? Clin Infect Dis. 11 de </w:t>
      </w:r>
      <w:proofErr w:type="spellStart"/>
      <w:r w:rsidRPr="00C62404">
        <w:rPr>
          <w:rFonts w:ascii="Arial" w:hAnsi="Arial" w:cs="Arial"/>
          <w:lang w:val="en-US"/>
        </w:rPr>
        <w:t>noviembre</w:t>
      </w:r>
      <w:proofErr w:type="spellEnd"/>
      <w:r w:rsidRPr="00C62404">
        <w:rPr>
          <w:rFonts w:ascii="Arial" w:hAnsi="Arial" w:cs="Arial"/>
          <w:lang w:val="en-US"/>
        </w:rPr>
        <w:t xml:space="preserve"> de 2023;77(9):1322-8. </w:t>
      </w:r>
    </w:p>
    <w:p w14:paraId="2240272C" w14:textId="77777777" w:rsidR="00BE5F70" w:rsidRPr="00BE5F70" w:rsidRDefault="00BE5F70" w:rsidP="00BE5F70">
      <w:pPr>
        <w:pStyle w:val="Bibliografa"/>
        <w:rPr>
          <w:rFonts w:ascii="Arial" w:hAnsi="Arial" w:cs="Arial"/>
        </w:rPr>
      </w:pPr>
      <w:r w:rsidRPr="00C62404">
        <w:rPr>
          <w:rFonts w:ascii="Arial" w:hAnsi="Arial" w:cs="Arial"/>
          <w:lang w:val="en-US"/>
        </w:rPr>
        <w:t>3.</w:t>
      </w:r>
      <w:r w:rsidRPr="00C62404">
        <w:rPr>
          <w:rFonts w:ascii="Arial" w:hAnsi="Arial" w:cs="Arial"/>
          <w:lang w:val="en-US"/>
        </w:rPr>
        <w:tab/>
      </w:r>
      <w:proofErr w:type="spellStart"/>
      <w:r w:rsidRPr="00C62404">
        <w:rPr>
          <w:rFonts w:ascii="Arial" w:hAnsi="Arial" w:cs="Arial"/>
          <w:lang w:val="en-US"/>
        </w:rPr>
        <w:t>Mökander</w:t>
      </w:r>
      <w:proofErr w:type="spellEnd"/>
      <w:r w:rsidRPr="00C62404">
        <w:rPr>
          <w:rFonts w:ascii="Arial" w:hAnsi="Arial" w:cs="Arial"/>
          <w:lang w:val="en-US"/>
        </w:rPr>
        <w:t xml:space="preserve"> J, Schuett J, Kirk HR, </w:t>
      </w:r>
      <w:proofErr w:type="spellStart"/>
      <w:r w:rsidRPr="00C62404">
        <w:rPr>
          <w:rFonts w:ascii="Arial" w:hAnsi="Arial" w:cs="Arial"/>
          <w:lang w:val="en-US"/>
        </w:rPr>
        <w:t>Floridi</w:t>
      </w:r>
      <w:proofErr w:type="spellEnd"/>
      <w:r w:rsidRPr="00C62404">
        <w:rPr>
          <w:rFonts w:ascii="Arial" w:hAnsi="Arial" w:cs="Arial"/>
          <w:lang w:val="en-US"/>
        </w:rPr>
        <w:t xml:space="preserve"> L. Auditing large language models: a three-layered approach. </w:t>
      </w:r>
      <w:r w:rsidRPr="00BE5F70">
        <w:rPr>
          <w:rFonts w:ascii="Arial" w:hAnsi="Arial" w:cs="Arial"/>
        </w:rPr>
        <w:t xml:space="preserve">AI </w:t>
      </w:r>
      <w:proofErr w:type="spellStart"/>
      <w:r w:rsidRPr="00BE5F70">
        <w:rPr>
          <w:rFonts w:ascii="Arial" w:hAnsi="Arial" w:cs="Arial"/>
        </w:rPr>
        <w:t>Ethics</w:t>
      </w:r>
      <w:proofErr w:type="spellEnd"/>
      <w:r w:rsidRPr="00BE5F70">
        <w:rPr>
          <w:rFonts w:ascii="Arial" w:hAnsi="Arial" w:cs="Arial"/>
        </w:rPr>
        <w:t xml:space="preserve"> [Internet]. 30 de mayo de 2023 [citado 31 de marzo de 2024]; Disponible en: https://link.springer.com/10.1007/s43681-023-00289-2</w:t>
      </w:r>
    </w:p>
    <w:p w14:paraId="122B7F9B" w14:textId="77777777" w:rsidR="00BE5F70" w:rsidRPr="00C62404" w:rsidRDefault="00BE5F70" w:rsidP="00BE5F70">
      <w:pPr>
        <w:pStyle w:val="Bibliografa"/>
        <w:rPr>
          <w:rFonts w:ascii="Arial" w:hAnsi="Arial" w:cs="Arial"/>
          <w:lang w:val="en-US"/>
        </w:rPr>
      </w:pPr>
      <w:r w:rsidRPr="00C62404">
        <w:rPr>
          <w:rFonts w:ascii="Arial" w:hAnsi="Arial" w:cs="Arial"/>
          <w:lang w:val="en-US"/>
        </w:rPr>
        <w:t>4.</w:t>
      </w:r>
      <w:r w:rsidRPr="00C62404">
        <w:rPr>
          <w:rFonts w:ascii="Arial" w:hAnsi="Arial" w:cs="Arial"/>
          <w:lang w:val="en-US"/>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C62404">
        <w:rPr>
          <w:rFonts w:ascii="Arial" w:hAnsi="Arial" w:cs="Arial"/>
          <w:lang w:val="en-US"/>
        </w:rPr>
        <w:t>5.</w:t>
      </w:r>
      <w:r w:rsidRPr="00C62404">
        <w:rPr>
          <w:rFonts w:ascii="Arial" w:hAnsi="Arial" w:cs="Arial"/>
          <w:lang w:val="en-US"/>
        </w:rPr>
        <w:tab/>
        <w:t>Agapito G, Calabrese B, Guzzi PH, Cannataro M, Simeoni M, Care I, et al. DIETOS: A recommender system for adaptive diet monitoring and personalized food suggestion. En: 2016 IEEE 12th International Conference on Wireless and Mobile Computing, Networking and Communications (</w:t>
      </w:r>
      <w:proofErr w:type="spellStart"/>
      <w:r w:rsidRPr="00C62404">
        <w:rPr>
          <w:rFonts w:ascii="Arial" w:hAnsi="Arial" w:cs="Arial"/>
          <w:lang w:val="en-US"/>
        </w:rPr>
        <w:t>WiMob</w:t>
      </w:r>
      <w:proofErr w:type="spellEnd"/>
      <w:r w:rsidRPr="00C62404">
        <w:rPr>
          <w:rFonts w:ascii="Arial" w:hAnsi="Arial" w:cs="Arial"/>
          <w:lang w:val="en-US"/>
        </w:rPr>
        <w:t xml:space="preserve">) [Internet]. </w:t>
      </w:r>
      <w:r w:rsidRPr="00BE5F70">
        <w:rPr>
          <w:rFonts w:ascii="Arial" w:hAnsi="Arial" w:cs="Arial"/>
        </w:rPr>
        <w:t>New York, NY: IEEE; 2016 [citado 1 de abril de 2024]. p. 1-8. Disponible en: http://ieeexplore.ieee.org/document/7763190/</w:t>
      </w:r>
    </w:p>
    <w:p w14:paraId="6E02242E" w14:textId="77777777" w:rsidR="00BE5F70" w:rsidRPr="00C62404" w:rsidRDefault="00BE5F70" w:rsidP="00BE5F70">
      <w:pPr>
        <w:pStyle w:val="Bibliografa"/>
        <w:rPr>
          <w:rFonts w:ascii="Arial" w:hAnsi="Arial" w:cs="Arial"/>
          <w:lang w:val="en-US"/>
        </w:rPr>
      </w:pPr>
      <w:r w:rsidRPr="00C62404">
        <w:rPr>
          <w:rFonts w:ascii="Arial" w:hAnsi="Arial" w:cs="Arial"/>
          <w:lang w:val="en-US"/>
        </w:rPr>
        <w:t>6.</w:t>
      </w:r>
      <w:r w:rsidRPr="00C62404">
        <w:rPr>
          <w:rFonts w:ascii="Arial" w:hAnsi="Arial" w:cs="Arial"/>
          <w:lang w:val="en-US"/>
        </w:rPr>
        <w:tab/>
      </w:r>
      <w:proofErr w:type="spellStart"/>
      <w:r w:rsidRPr="00C62404">
        <w:rPr>
          <w:rFonts w:ascii="Arial" w:hAnsi="Arial" w:cs="Arial"/>
          <w:lang w:val="en-US"/>
        </w:rPr>
        <w:t>Iwendi</w:t>
      </w:r>
      <w:proofErr w:type="spellEnd"/>
      <w:r w:rsidRPr="00C62404">
        <w:rPr>
          <w:rFonts w:ascii="Arial" w:hAnsi="Arial" w:cs="Arial"/>
          <w:lang w:val="en-US"/>
        </w:rPr>
        <w:t xml:space="preserve"> C, Khan S, </w:t>
      </w:r>
      <w:proofErr w:type="spellStart"/>
      <w:r w:rsidRPr="00C62404">
        <w:rPr>
          <w:rFonts w:ascii="Arial" w:hAnsi="Arial" w:cs="Arial"/>
          <w:lang w:val="en-US"/>
        </w:rPr>
        <w:t>Anajemba</w:t>
      </w:r>
      <w:proofErr w:type="spellEnd"/>
      <w:r w:rsidRPr="00C62404">
        <w:rPr>
          <w:rFonts w:ascii="Arial" w:hAnsi="Arial" w:cs="Arial"/>
          <w:lang w:val="en-US"/>
        </w:rPr>
        <w:t xml:space="preserve"> JH, Bashir AK, Noor F. Realizing an Efficient IoMT-Assisted Patient Diet Recommendation System Through Machine Learning Model. IEEE Access. 2020;8:28462-74. </w:t>
      </w:r>
    </w:p>
    <w:p w14:paraId="6332F4A4" w14:textId="77777777" w:rsidR="00BE5F70" w:rsidRPr="00C62404" w:rsidRDefault="00BE5F70" w:rsidP="00BE5F70">
      <w:pPr>
        <w:pStyle w:val="Bibliografa"/>
        <w:rPr>
          <w:rFonts w:ascii="Arial" w:hAnsi="Arial" w:cs="Arial"/>
          <w:lang w:val="en-US"/>
        </w:rPr>
      </w:pPr>
      <w:r w:rsidRPr="00C62404">
        <w:rPr>
          <w:rFonts w:ascii="Arial" w:hAnsi="Arial" w:cs="Arial"/>
          <w:lang w:val="en-US"/>
        </w:rPr>
        <w:t>7.</w:t>
      </w:r>
      <w:r w:rsidRPr="00C62404">
        <w:rPr>
          <w:rFonts w:ascii="Arial" w:hAnsi="Arial" w:cs="Arial"/>
          <w:lang w:val="en-US"/>
        </w:rPr>
        <w:tab/>
        <w:t xml:space="preserve">Yang Z, Khatibi E, Nagesh N, Abbasian M, Azimi I, Jain R, et al. </w:t>
      </w:r>
      <w:proofErr w:type="spellStart"/>
      <w:r w:rsidRPr="00C62404">
        <w:rPr>
          <w:rFonts w:ascii="Arial" w:hAnsi="Arial" w:cs="Arial"/>
          <w:lang w:val="en-US"/>
        </w:rPr>
        <w:t>ChatDiet</w:t>
      </w:r>
      <w:proofErr w:type="spellEnd"/>
      <w:r w:rsidRPr="00C62404">
        <w:rPr>
          <w:rFonts w:ascii="Arial" w:hAnsi="Arial" w:cs="Arial"/>
          <w:lang w:val="en-US"/>
        </w:rPr>
        <w:t xml:space="preserve">: Empowering Personalized Nutrition-Oriented Food Recommender Chatbots through an LLM-Augmented Framework [Internet]. </w:t>
      </w:r>
      <w:proofErr w:type="spellStart"/>
      <w:r w:rsidRPr="00C62404">
        <w:rPr>
          <w:rFonts w:ascii="Arial" w:hAnsi="Arial" w:cs="Arial"/>
          <w:lang w:val="en-US"/>
        </w:rPr>
        <w:t>arXiv</w:t>
      </w:r>
      <w:proofErr w:type="spellEnd"/>
      <w:r w:rsidRPr="00C62404">
        <w:rPr>
          <w:rFonts w:ascii="Arial" w:hAnsi="Arial" w:cs="Arial"/>
          <w:lang w:val="en-US"/>
        </w:rPr>
        <w:t>; 2024 [</w:t>
      </w:r>
      <w:proofErr w:type="spellStart"/>
      <w:r w:rsidRPr="00C62404">
        <w:rPr>
          <w:rFonts w:ascii="Arial" w:hAnsi="Arial" w:cs="Arial"/>
          <w:lang w:val="en-US"/>
        </w:rPr>
        <w:t>citado</w:t>
      </w:r>
      <w:proofErr w:type="spellEnd"/>
      <w:r w:rsidRPr="00C62404">
        <w:rPr>
          <w:rFonts w:ascii="Arial" w:hAnsi="Arial" w:cs="Arial"/>
          <w:lang w:val="en-US"/>
        </w:rPr>
        <w:t xml:space="preserve"> 1 de </w:t>
      </w:r>
      <w:proofErr w:type="spellStart"/>
      <w:r w:rsidRPr="00C62404">
        <w:rPr>
          <w:rFonts w:ascii="Arial" w:hAnsi="Arial" w:cs="Arial"/>
          <w:lang w:val="en-US"/>
        </w:rPr>
        <w:t>abril</w:t>
      </w:r>
      <w:proofErr w:type="spellEnd"/>
      <w:r w:rsidRPr="00C62404">
        <w:rPr>
          <w:rFonts w:ascii="Arial" w:hAnsi="Arial" w:cs="Arial"/>
          <w:lang w:val="en-US"/>
        </w:rPr>
        <w:t xml:space="preserve"> de 2024]. Disponible </w:t>
      </w:r>
      <w:proofErr w:type="spellStart"/>
      <w:r w:rsidRPr="00C62404">
        <w:rPr>
          <w:rFonts w:ascii="Arial" w:hAnsi="Arial" w:cs="Arial"/>
          <w:lang w:val="en-US"/>
        </w:rPr>
        <w:t>en</w:t>
      </w:r>
      <w:proofErr w:type="spellEnd"/>
      <w:r w:rsidRPr="00C62404">
        <w:rPr>
          <w:rFonts w:ascii="Arial" w:hAnsi="Arial" w:cs="Arial"/>
          <w:lang w:val="en-US"/>
        </w:rPr>
        <w:t>: http://arxiv.org/abs/2403.00781</w:t>
      </w:r>
    </w:p>
    <w:p w14:paraId="34E02234" w14:textId="77777777" w:rsidR="00BE5F70" w:rsidRPr="00BE5F70" w:rsidRDefault="00BE5F70" w:rsidP="00BE5F70">
      <w:pPr>
        <w:pStyle w:val="Bibliografa"/>
        <w:rPr>
          <w:rFonts w:ascii="Arial" w:hAnsi="Arial" w:cs="Arial"/>
        </w:rPr>
      </w:pPr>
      <w:r w:rsidRPr="00C62404">
        <w:rPr>
          <w:rFonts w:ascii="Arial" w:hAnsi="Arial" w:cs="Arial"/>
          <w:lang w:val="en-US"/>
        </w:rPr>
        <w:t>8.</w:t>
      </w:r>
      <w:r w:rsidRPr="00C62404">
        <w:rPr>
          <w:rFonts w:ascii="Arial" w:hAnsi="Arial" w:cs="Arial"/>
          <w:lang w:val="en-US"/>
        </w:rPr>
        <w:tab/>
        <w:t xml:space="preserve">Chang J, Wang S, Ling C, Qin Z, Zhao L. Gene-associated Disease Discovery Powered by Large Language Models [Internet]. </w:t>
      </w:r>
      <w:proofErr w:type="spellStart"/>
      <w:r w:rsidRPr="00C62404">
        <w:rPr>
          <w:rFonts w:ascii="Arial" w:hAnsi="Arial" w:cs="Arial"/>
          <w:lang w:val="en-US"/>
        </w:rPr>
        <w:t>arXiv</w:t>
      </w:r>
      <w:proofErr w:type="spellEnd"/>
      <w:r w:rsidRPr="00C62404">
        <w:rPr>
          <w:rFonts w:ascii="Arial" w:hAnsi="Arial" w:cs="Arial"/>
          <w:lang w:val="en-US"/>
        </w:rPr>
        <w:t>; 2024 [</w:t>
      </w:r>
      <w:proofErr w:type="spellStart"/>
      <w:r w:rsidRPr="00C62404">
        <w:rPr>
          <w:rFonts w:ascii="Arial" w:hAnsi="Arial" w:cs="Arial"/>
          <w:lang w:val="en-US"/>
        </w:rPr>
        <w:t>citado</w:t>
      </w:r>
      <w:proofErr w:type="spellEnd"/>
      <w:r w:rsidRPr="00C62404">
        <w:rPr>
          <w:rFonts w:ascii="Arial" w:hAnsi="Arial" w:cs="Arial"/>
          <w:lang w:val="en-US"/>
        </w:rPr>
        <w:t xml:space="preserve"> 1 de </w:t>
      </w:r>
      <w:proofErr w:type="spellStart"/>
      <w:r w:rsidRPr="00C62404">
        <w:rPr>
          <w:rFonts w:ascii="Arial" w:hAnsi="Arial" w:cs="Arial"/>
          <w:lang w:val="en-US"/>
        </w:rPr>
        <w:t>abril</w:t>
      </w:r>
      <w:proofErr w:type="spellEnd"/>
      <w:r w:rsidRPr="00C62404">
        <w:rPr>
          <w:rFonts w:ascii="Arial" w:hAnsi="Arial" w:cs="Arial"/>
          <w:lang w:val="en-US"/>
        </w:rPr>
        <w:t xml:space="preserve"> de 2024]. </w:t>
      </w:r>
      <w:r w:rsidRPr="00BE5F70">
        <w:rPr>
          <w:rFonts w:ascii="Arial" w:hAnsi="Arial" w:cs="Arial"/>
        </w:rPr>
        <w:t>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D25195">
      <w:headerReference w:type="default" r:id="rId16"/>
      <w:footerReference w:type="default" r:id="rId17"/>
      <w:pgSz w:w="11906" w:h="16838"/>
      <w:pgMar w:top="1418" w:right="1134"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David Fernández Martín" w:date="2024-04-02T09:21:00Z" w:initials="DF">
    <w:p w14:paraId="187D737F" w14:textId="77777777" w:rsidR="00862459" w:rsidRDefault="00862459" w:rsidP="00862459">
      <w:pPr>
        <w:pStyle w:val="Textocomentario"/>
        <w:jc w:val="left"/>
      </w:pPr>
      <w:r>
        <w:rPr>
          <w:rStyle w:val="Refdecomentario"/>
        </w:rPr>
        <w:annotationRef/>
      </w:r>
      <w:r>
        <w:t xml:space="preserve">Cita: PubMed [Internet]. PubMed. [citado el 2 de abril de 2024]. Disponible en: </w:t>
      </w:r>
      <w:hyperlink r:id="rId1" w:history="1">
        <w:r w:rsidRPr="00DF1A84">
          <w:rPr>
            <w:rStyle w:val="Hipervnculo"/>
          </w:rPr>
          <w:t>https://pubmed.ncbi.nlm.nih.gov</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87D7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B78FF6" w16cex:dateUtc="2024-04-0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87D737F" w16cid:durableId="41B78F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52F0E1" w14:textId="77777777" w:rsidR="00D25195" w:rsidRDefault="00D25195" w:rsidP="006403BD">
      <w:r>
        <w:separator/>
      </w:r>
    </w:p>
  </w:endnote>
  <w:endnote w:type="continuationSeparator" w:id="0">
    <w:p w14:paraId="32A3E458" w14:textId="77777777" w:rsidR="00D25195" w:rsidRDefault="00D25195" w:rsidP="006403BD">
      <w:r>
        <w:continuationSeparator/>
      </w:r>
    </w:p>
  </w:endnote>
  <w:endnote w:type="continuationNotice" w:id="1">
    <w:p w14:paraId="2D5B327F" w14:textId="77777777" w:rsidR="00D25195" w:rsidRDefault="00D2519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997497" w14:textId="77777777" w:rsidR="00D25195" w:rsidRDefault="00D25195" w:rsidP="006403BD">
      <w:r>
        <w:separator/>
      </w:r>
    </w:p>
  </w:footnote>
  <w:footnote w:type="continuationSeparator" w:id="0">
    <w:p w14:paraId="4F5BB179" w14:textId="77777777" w:rsidR="00D25195" w:rsidRDefault="00D25195" w:rsidP="006403BD">
      <w:r>
        <w:continuationSeparator/>
      </w:r>
    </w:p>
  </w:footnote>
  <w:footnote w:type="continuationNotice" w:id="1">
    <w:p w14:paraId="1D179A45" w14:textId="77777777" w:rsidR="00D25195" w:rsidRDefault="00D2519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5"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7"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1"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2"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E946A08"/>
    <w:multiLevelType w:val="multilevel"/>
    <w:tmpl w:val="CC5EEAB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61242056">
    <w:abstractNumId w:val="9"/>
  </w:num>
  <w:num w:numId="2" w16cid:durableId="960108585">
    <w:abstractNumId w:val="29"/>
  </w:num>
  <w:num w:numId="3" w16cid:durableId="1866671832">
    <w:abstractNumId w:val="19"/>
  </w:num>
  <w:num w:numId="4" w16cid:durableId="1558971502">
    <w:abstractNumId w:val="0"/>
  </w:num>
  <w:num w:numId="5" w16cid:durableId="1360399914">
    <w:abstractNumId w:val="5"/>
  </w:num>
  <w:num w:numId="6" w16cid:durableId="347104296">
    <w:abstractNumId w:val="21"/>
  </w:num>
  <w:num w:numId="7" w16cid:durableId="807430507">
    <w:abstractNumId w:val="20"/>
  </w:num>
  <w:num w:numId="8" w16cid:durableId="364210916">
    <w:abstractNumId w:val="14"/>
  </w:num>
  <w:num w:numId="9" w16cid:durableId="1725180126">
    <w:abstractNumId w:val="24"/>
  </w:num>
  <w:num w:numId="10" w16cid:durableId="805242535">
    <w:abstractNumId w:val="23"/>
  </w:num>
  <w:num w:numId="11" w16cid:durableId="2059744173">
    <w:abstractNumId w:val="22"/>
  </w:num>
  <w:num w:numId="12" w16cid:durableId="1595867777">
    <w:abstractNumId w:val="8"/>
  </w:num>
  <w:num w:numId="13" w16cid:durableId="1060009504">
    <w:abstractNumId w:val="6"/>
  </w:num>
  <w:num w:numId="14" w16cid:durableId="1361400219">
    <w:abstractNumId w:val="16"/>
  </w:num>
  <w:num w:numId="15" w16cid:durableId="1592004501">
    <w:abstractNumId w:val="16"/>
    <w:lvlOverride w:ilvl="0">
      <w:startOverride w:val="1"/>
    </w:lvlOverride>
    <w:lvlOverride w:ilvl="1">
      <w:startOverride w:val="1"/>
    </w:lvlOverride>
    <w:lvlOverride w:ilvl="2">
      <w:startOverride w:val="1"/>
    </w:lvlOverride>
  </w:num>
  <w:num w:numId="16" w16cid:durableId="1578785758">
    <w:abstractNumId w:val="16"/>
  </w:num>
  <w:num w:numId="17" w16cid:durableId="1277716831">
    <w:abstractNumId w:val="30"/>
  </w:num>
  <w:num w:numId="18" w16cid:durableId="1373191755">
    <w:abstractNumId w:val="28"/>
  </w:num>
  <w:num w:numId="19" w16cid:durableId="890573723">
    <w:abstractNumId w:val="32"/>
  </w:num>
  <w:num w:numId="20" w16cid:durableId="897785032">
    <w:abstractNumId w:val="27"/>
  </w:num>
  <w:num w:numId="21" w16cid:durableId="1068109796">
    <w:abstractNumId w:val="4"/>
  </w:num>
  <w:num w:numId="22" w16cid:durableId="402603460">
    <w:abstractNumId w:val="2"/>
  </w:num>
  <w:num w:numId="23" w16cid:durableId="1800225754">
    <w:abstractNumId w:val="3"/>
  </w:num>
  <w:num w:numId="24" w16cid:durableId="805584172">
    <w:abstractNumId w:val="15"/>
  </w:num>
  <w:num w:numId="25" w16cid:durableId="1015157800">
    <w:abstractNumId w:val="26"/>
  </w:num>
  <w:num w:numId="26" w16cid:durableId="2018458282">
    <w:abstractNumId w:val="31"/>
  </w:num>
  <w:num w:numId="27" w16cid:durableId="1417247186">
    <w:abstractNumId w:val="1"/>
  </w:num>
  <w:num w:numId="28" w16cid:durableId="1199928394">
    <w:abstractNumId w:val="18"/>
  </w:num>
  <w:num w:numId="29" w16cid:durableId="2137599965">
    <w:abstractNumId w:val="7"/>
  </w:num>
  <w:num w:numId="30" w16cid:durableId="801536357">
    <w:abstractNumId w:val="25"/>
  </w:num>
  <w:num w:numId="31" w16cid:durableId="2103258748">
    <w:abstractNumId w:val="13"/>
  </w:num>
  <w:num w:numId="32" w16cid:durableId="78214671">
    <w:abstractNumId w:val="10"/>
  </w:num>
  <w:num w:numId="33" w16cid:durableId="1359507067">
    <w:abstractNumId w:val="17"/>
  </w:num>
  <w:num w:numId="34" w16cid:durableId="1278103945">
    <w:abstractNumId w:val="11"/>
  </w:num>
  <w:num w:numId="35" w16cid:durableId="319820589">
    <w:abstractNumId w:val="12"/>
  </w:num>
  <w:num w:numId="36" w16cid:durableId="12402135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Fernández Martín">
    <w15:presenceInfo w15:providerId="Windows Live" w15:userId="453083d3d8b7e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7A72"/>
    <w:rsid w:val="000101C5"/>
    <w:rsid w:val="0001492A"/>
    <w:rsid w:val="00023789"/>
    <w:rsid w:val="000252EC"/>
    <w:rsid w:val="00026621"/>
    <w:rsid w:val="0002790C"/>
    <w:rsid w:val="000279C5"/>
    <w:rsid w:val="00034DA4"/>
    <w:rsid w:val="00044686"/>
    <w:rsid w:val="0005103B"/>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103E34"/>
    <w:rsid w:val="001146ED"/>
    <w:rsid w:val="00115FEE"/>
    <w:rsid w:val="001160CB"/>
    <w:rsid w:val="00130593"/>
    <w:rsid w:val="0013472B"/>
    <w:rsid w:val="00150F9F"/>
    <w:rsid w:val="001526D9"/>
    <w:rsid w:val="00155B55"/>
    <w:rsid w:val="00156764"/>
    <w:rsid w:val="00160021"/>
    <w:rsid w:val="0016080C"/>
    <w:rsid w:val="001633CF"/>
    <w:rsid w:val="0016676E"/>
    <w:rsid w:val="00171343"/>
    <w:rsid w:val="00171619"/>
    <w:rsid w:val="00171D17"/>
    <w:rsid w:val="0017435A"/>
    <w:rsid w:val="00176DFC"/>
    <w:rsid w:val="00184F76"/>
    <w:rsid w:val="00190879"/>
    <w:rsid w:val="00194057"/>
    <w:rsid w:val="001944D1"/>
    <w:rsid w:val="00196B40"/>
    <w:rsid w:val="001A76DF"/>
    <w:rsid w:val="001B59CD"/>
    <w:rsid w:val="001B694E"/>
    <w:rsid w:val="001C2956"/>
    <w:rsid w:val="001C2AB4"/>
    <w:rsid w:val="001C2FB3"/>
    <w:rsid w:val="001C4E09"/>
    <w:rsid w:val="001C4EA4"/>
    <w:rsid w:val="001C4FA5"/>
    <w:rsid w:val="001C7F4E"/>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D4730"/>
    <w:rsid w:val="002E6D90"/>
    <w:rsid w:val="002E7DF7"/>
    <w:rsid w:val="002F4F8E"/>
    <w:rsid w:val="00306570"/>
    <w:rsid w:val="0032038B"/>
    <w:rsid w:val="0033565D"/>
    <w:rsid w:val="003529B3"/>
    <w:rsid w:val="00353C40"/>
    <w:rsid w:val="00353D10"/>
    <w:rsid w:val="003540DB"/>
    <w:rsid w:val="0035422F"/>
    <w:rsid w:val="00354711"/>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94943"/>
    <w:rsid w:val="004A0D7D"/>
    <w:rsid w:val="004B0F54"/>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1452C"/>
    <w:rsid w:val="00521A79"/>
    <w:rsid w:val="00525514"/>
    <w:rsid w:val="00526760"/>
    <w:rsid w:val="00527889"/>
    <w:rsid w:val="00535EB6"/>
    <w:rsid w:val="00536C67"/>
    <w:rsid w:val="00540788"/>
    <w:rsid w:val="00542DC5"/>
    <w:rsid w:val="0054685D"/>
    <w:rsid w:val="005472E5"/>
    <w:rsid w:val="0055164B"/>
    <w:rsid w:val="00555FAE"/>
    <w:rsid w:val="00556CB3"/>
    <w:rsid w:val="00562709"/>
    <w:rsid w:val="00574EAB"/>
    <w:rsid w:val="00576A56"/>
    <w:rsid w:val="00580491"/>
    <w:rsid w:val="0058510A"/>
    <w:rsid w:val="00590F11"/>
    <w:rsid w:val="005A1A55"/>
    <w:rsid w:val="005A1E09"/>
    <w:rsid w:val="005A2B04"/>
    <w:rsid w:val="005B2FDF"/>
    <w:rsid w:val="005C420C"/>
    <w:rsid w:val="005C49EB"/>
    <w:rsid w:val="005C7120"/>
    <w:rsid w:val="005D549B"/>
    <w:rsid w:val="005E4E2F"/>
    <w:rsid w:val="005E6E6A"/>
    <w:rsid w:val="005F02E0"/>
    <w:rsid w:val="006343F3"/>
    <w:rsid w:val="00636393"/>
    <w:rsid w:val="006403BD"/>
    <w:rsid w:val="00641411"/>
    <w:rsid w:val="006458F4"/>
    <w:rsid w:val="00652556"/>
    <w:rsid w:val="0066026C"/>
    <w:rsid w:val="006634DF"/>
    <w:rsid w:val="00663D21"/>
    <w:rsid w:val="0066672A"/>
    <w:rsid w:val="00670B3B"/>
    <w:rsid w:val="00671638"/>
    <w:rsid w:val="00673D42"/>
    <w:rsid w:val="00674080"/>
    <w:rsid w:val="0067645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E0EE0"/>
    <w:rsid w:val="008E30AB"/>
    <w:rsid w:val="008E76A1"/>
    <w:rsid w:val="008F0FDB"/>
    <w:rsid w:val="008F3F1B"/>
    <w:rsid w:val="00913977"/>
    <w:rsid w:val="00920246"/>
    <w:rsid w:val="0093346C"/>
    <w:rsid w:val="009444D7"/>
    <w:rsid w:val="009450AB"/>
    <w:rsid w:val="009659DF"/>
    <w:rsid w:val="00965E74"/>
    <w:rsid w:val="00974B1E"/>
    <w:rsid w:val="00977178"/>
    <w:rsid w:val="009816B8"/>
    <w:rsid w:val="009819FE"/>
    <w:rsid w:val="009837AA"/>
    <w:rsid w:val="00995E7A"/>
    <w:rsid w:val="009A6003"/>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5783"/>
    <w:rsid w:val="00A77E67"/>
    <w:rsid w:val="00A823EA"/>
    <w:rsid w:val="00A82E23"/>
    <w:rsid w:val="00A869A1"/>
    <w:rsid w:val="00A94E3D"/>
    <w:rsid w:val="00A95164"/>
    <w:rsid w:val="00A976F0"/>
    <w:rsid w:val="00AA2B17"/>
    <w:rsid w:val="00AA649A"/>
    <w:rsid w:val="00AB4111"/>
    <w:rsid w:val="00AC5E62"/>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A0448"/>
    <w:rsid w:val="00BD4B50"/>
    <w:rsid w:val="00BE5F70"/>
    <w:rsid w:val="00BF6E55"/>
    <w:rsid w:val="00BF7E25"/>
    <w:rsid w:val="00C03714"/>
    <w:rsid w:val="00C10A65"/>
    <w:rsid w:val="00C40504"/>
    <w:rsid w:val="00C4131E"/>
    <w:rsid w:val="00C443D1"/>
    <w:rsid w:val="00C45FED"/>
    <w:rsid w:val="00C62404"/>
    <w:rsid w:val="00C720F9"/>
    <w:rsid w:val="00C7478E"/>
    <w:rsid w:val="00C84740"/>
    <w:rsid w:val="00C92760"/>
    <w:rsid w:val="00C94353"/>
    <w:rsid w:val="00CA0785"/>
    <w:rsid w:val="00CB595C"/>
    <w:rsid w:val="00CD6E76"/>
    <w:rsid w:val="00CE2B01"/>
    <w:rsid w:val="00CF5D14"/>
    <w:rsid w:val="00D00F8B"/>
    <w:rsid w:val="00D02DF8"/>
    <w:rsid w:val="00D12BBA"/>
    <w:rsid w:val="00D13593"/>
    <w:rsid w:val="00D25195"/>
    <w:rsid w:val="00D26CEB"/>
    <w:rsid w:val="00D33196"/>
    <w:rsid w:val="00D34BAD"/>
    <w:rsid w:val="00D356AE"/>
    <w:rsid w:val="00D402EB"/>
    <w:rsid w:val="00D4108A"/>
    <w:rsid w:val="00D4585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D6740"/>
    <w:rsid w:val="00DE2D42"/>
    <w:rsid w:val="00DF465F"/>
    <w:rsid w:val="00E11B5A"/>
    <w:rsid w:val="00E31F64"/>
    <w:rsid w:val="00E45BBD"/>
    <w:rsid w:val="00E52724"/>
    <w:rsid w:val="00E61DFA"/>
    <w:rsid w:val="00E632E0"/>
    <w:rsid w:val="00E75629"/>
    <w:rsid w:val="00E769EB"/>
    <w:rsid w:val="00E76BE8"/>
    <w:rsid w:val="00E83F51"/>
    <w:rsid w:val="00E8562A"/>
    <w:rsid w:val="00E87B75"/>
    <w:rsid w:val="00E97165"/>
    <w:rsid w:val="00EA4786"/>
    <w:rsid w:val="00EA710F"/>
    <w:rsid w:val="00EB26E6"/>
    <w:rsid w:val="00EB5E80"/>
    <w:rsid w:val="00EB6149"/>
    <w:rsid w:val="00EC4EA9"/>
    <w:rsid w:val="00EC62F6"/>
    <w:rsid w:val="00EC771B"/>
    <w:rsid w:val="00ED1546"/>
    <w:rsid w:val="00ED3731"/>
    <w:rsid w:val="00EE35D7"/>
    <w:rsid w:val="00EE62F2"/>
    <w:rsid w:val="00F00491"/>
    <w:rsid w:val="00F110CE"/>
    <w:rsid w:val="00F249DB"/>
    <w:rsid w:val="00F24F00"/>
    <w:rsid w:val="00F26A43"/>
    <w:rsid w:val="00F3686F"/>
    <w:rsid w:val="00F556E3"/>
    <w:rsid w:val="00F60CAD"/>
    <w:rsid w:val="00F82D72"/>
    <w:rsid w:val="00F843DD"/>
    <w:rsid w:val="00F86492"/>
    <w:rsid w:val="00FA0670"/>
    <w:rsid w:val="00FA100C"/>
    <w:rsid w:val="00FA21E3"/>
    <w:rsid w:val="00FA38DC"/>
    <w:rsid w:val="00FA7727"/>
    <w:rsid w:val="00FB2393"/>
    <w:rsid w:val="00FB2906"/>
    <w:rsid w:val="00FB39CE"/>
    <w:rsid w:val="00FC4A7B"/>
    <w:rsid w:val="00FC7EA7"/>
    <w:rsid w:val="00FD07CA"/>
    <w:rsid w:val="00FD4906"/>
    <w:rsid w:val="00FD731D"/>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81456825">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2.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8</Pages>
  <Words>8279</Words>
  <Characters>45538</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53710</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MAXIMILIANO HERNANDEZ SAHUQUILLO</cp:lastModifiedBy>
  <cp:revision>6</cp:revision>
  <cp:lastPrinted>2019-08-05T13:11:00Z</cp:lastPrinted>
  <dcterms:created xsi:type="dcterms:W3CDTF">2024-05-08T11:18:00Z</dcterms:created>
  <dcterms:modified xsi:type="dcterms:W3CDTF">2024-05-0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